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Default="00E446EB" w:rsidP="00324987">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in the presence of structural break</w:t>
      </w:r>
    </w:p>
    <w:p w:rsidR="00B87D46" w:rsidRDefault="00B87D46" w:rsidP="00324987">
      <w:pPr>
        <w:spacing w:after="0" w:line="360" w:lineRule="auto"/>
        <w:rPr>
          <w:rFonts w:cs="Times New Roman"/>
          <w:color w:val="000000" w:themeColor="text1"/>
          <w:sz w:val="28"/>
          <w:szCs w:val="28"/>
        </w:rPr>
      </w:pPr>
    </w:p>
    <w:p w:rsidR="00B87D46" w:rsidRPr="009F4FB7" w:rsidRDefault="002E0C04" w:rsidP="00324987">
      <w:pPr>
        <w:spacing w:after="0" w:line="360" w:lineRule="auto"/>
        <w:rPr>
          <w:rFonts w:cs="Times New Roman"/>
          <w:color w:val="000000" w:themeColor="text1"/>
          <w:sz w:val="28"/>
          <w:szCs w:val="28"/>
        </w:rPr>
      </w:pPr>
      <w:r w:rsidRPr="002E0C04">
        <w:rPr>
          <w:rFonts w:cs="Times New Roman"/>
          <w:color w:val="000000" w:themeColor="text1"/>
          <w:sz w:val="28"/>
          <w:szCs w:val="28"/>
          <w:highlight w:val="yellow"/>
        </w:rPr>
        <w:t>Do structural break matters?</w:t>
      </w:r>
    </w:p>
    <w:p w:rsidR="00E446EB" w:rsidRPr="009F4FB7" w:rsidRDefault="00E446EB" w:rsidP="00324987">
      <w:pPr>
        <w:spacing w:after="0" w:line="360" w:lineRule="auto"/>
        <w:rPr>
          <w:rFonts w:cs="Times New Roman"/>
          <w:color w:val="000000" w:themeColor="text1"/>
          <w:szCs w:val="24"/>
        </w:rPr>
      </w:pPr>
    </w:p>
    <w:p w:rsidR="00A90747" w:rsidRPr="009F4FB7" w:rsidRDefault="00DE15C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bookmarkStart w:id="1" w:name="_GoBack"/>
      <w:bookmarkEnd w:id="1"/>
    </w:p>
    <w:p w:rsidR="00E446EB" w:rsidRPr="009F4FB7" w:rsidRDefault="006E196E" w:rsidP="00324987">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000CFB" w:rsidP="00324987">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w:t>
      </w:r>
      <w:r w:rsidR="00452A41" w:rsidRPr="009F4FB7">
        <w:rPr>
          <w:rFonts w:cs="Times New Roman"/>
          <w:color w:val="000000" w:themeColor="text1"/>
          <w:szCs w:val="24"/>
        </w:rPr>
        <w:t>strategical and tactic decisions</w:t>
      </w:r>
      <w:r w:rsidRPr="009F4FB7">
        <w:rPr>
          <w:rFonts w:cs="Times New Roman"/>
          <w:color w:val="000000" w:themeColor="text1"/>
          <w:szCs w:val="24"/>
        </w:rPr>
        <w:t>. Previous studies have developed forecasting models which incorporate the variables of price and promotions. These models overlook the potential change of the effect of the price and promotions</w:t>
      </w:r>
      <w:r w:rsidR="00937D4F" w:rsidRPr="009F4FB7">
        <w:rPr>
          <w:rFonts w:cs="Times New Roman"/>
          <w:color w:val="000000" w:themeColor="text1"/>
          <w:szCs w:val="24"/>
        </w:rPr>
        <w:t xml:space="preserve">. </w:t>
      </w:r>
      <w:r w:rsidRPr="009F4FB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e 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E117CB"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Retailers 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E117CB"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forecasts </w:t>
      </w:r>
      <w:r w:rsidR="006E08D1" w:rsidRPr="009F4FB7">
        <w:rPr>
          <w:rFonts w:cs="Times New Roman"/>
          <w:color w:val="000000" w:themeColor="text1"/>
          <w:szCs w:val="24"/>
        </w:rPr>
        <w:t xml:space="preserve">for their product sales </w:t>
      </w:r>
      <w:r w:rsidR="00AA0128" w:rsidRPr="009F4FB7">
        <w:rPr>
          <w:rFonts w:cs="Times New Roman"/>
          <w:color w:val="000000" w:themeColor="text1"/>
          <w:szCs w:val="24"/>
        </w:rPr>
        <w:t>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941EB5" w:rsidRPr="009F4FB7">
        <w:rPr>
          <w:color w:val="000000" w:themeColor="text1"/>
          <w:szCs w:val="24"/>
        </w:rPr>
        <w:t>based on</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941EB5" w:rsidRPr="009F4FB7">
        <w:rPr>
          <w:color w:val="000000" w:themeColor="text1"/>
          <w:szCs w:val="24"/>
        </w:rPr>
        <w:t xml:space="preserve"> a procedur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E117CB"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E117CB"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E117CB"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E117CB"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E117CB"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1" w:tooltip="Trusov, 2006 #25" w:history="1">
        <w:r w:rsidR="00E117CB"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Some recent</w:t>
      </w:r>
      <w:r w:rsidR="000848D5" w:rsidRPr="009F4FB7">
        <w:rPr>
          <w:color w:val="000000" w:themeColor="text1"/>
          <w:szCs w:val="24"/>
        </w:rPr>
        <w:t xml:space="preserve"> 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For exampl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Ma, Fildes et al. (2016)</w:t>
        </w:r>
        <w:r w:rsidR="00E117CB"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from the products a</w:t>
      </w:r>
      <w:r w:rsidR="00E4118C" w:rsidRPr="009F4FB7">
        <w:rPr>
          <w:color w:val="000000" w:themeColor="text1"/>
          <w:szCs w:val="24"/>
        </w:rPr>
        <w:t xml:space="preserve">cross </w:t>
      </w:r>
      <w:r w:rsidR="0089585D" w:rsidRPr="009F4FB7">
        <w:rPr>
          <w:color w:val="000000" w:themeColor="text1"/>
          <w:szCs w:val="24"/>
        </w:rPr>
        <w:t>other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6" w:tooltip="Wildt, 1976 #635" w:history="1">
        <w:r w:rsidR="00E117CB"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7" w:tooltip="Wildt, 1983 #218" w:history="1">
        <w:r w:rsidR="00E117CB"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9B33E9" w:rsidRPr="009F4FB7">
        <w:rPr>
          <w:rFonts w:cs="Times New Roman"/>
          <w:color w:val="000000" w:themeColor="text1"/>
          <w:szCs w:val="24"/>
        </w:rPr>
        <w:t>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076B0" w:rsidRPr="009F4FB7">
        <w:rPr>
          <w:rFonts w:cs="Times New Roman"/>
          <w:bCs/>
          <w:color w:val="000000" w:themeColor="text1"/>
          <w:szCs w:val="24"/>
        </w:rPr>
        <w:t>Customers</w:t>
      </w:r>
      <w:r w:rsidR="009B33E9" w:rsidRPr="009F4FB7">
        <w:rPr>
          <w:rFonts w:cs="Times New Roman"/>
          <w:bCs/>
          <w:color w:val="000000" w:themeColor="text1"/>
          <w:szCs w:val="24"/>
        </w:rPr>
        <w:t xml:space="preserve"> may change their preference </w:t>
      </w:r>
      <w:r w:rsidR="000076B0" w:rsidRPr="009F4FB7">
        <w:rPr>
          <w:rFonts w:cs="Times New Roman"/>
          <w:bCs/>
          <w:color w:val="000000" w:themeColor="text1"/>
          <w:szCs w:val="24"/>
        </w:rPr>
        <w:t xml:space="preserve">to the products </w:t>
      </w:r>
      <w:r w:rsidR="009B33E9" w:rsidRPr="009F4FB7">
        <w:rPr>
          <w:rFonts w:cs="Times New Roman"/>
          <w:bCs/>
          <w:color w:val="000000" w:themeColor="text1"/>
          <w:szCs w:val="24"/>
        </w:rPr>
        <w:t xml:space="preserve">due to their cognitive bias, product familiarity, 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which leaves great pressures to other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E117CB"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2D6E89" w:rsidRPr="009F4FB7">
        <w:rPr>
          <w:rFonts w:cs="Times New Roman"/>
          <w:noProof/>
          <w:color w:val="000000" w:themeColor="text1"/>
          <w:szCs w:val="24"/>
        </w:rPr>
        <w:t>of</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E117CB"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E117CB"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5042C8" w:rsidRPr="009F4FB7">
        <w:rPr>
          <w:rFonts w:cs="Times New Roman"/>
          <w:color w:val="000000" w:themeColor="text1"/>
          <w:szCs w:val="24"/>
        </w:rPr>
        <w:t xml:space="preserve">. </w:t>
      </w:r>
      <w:r w:rsidR="00A275F4" w:rsidRPr="009F4FB7">
        <w:rPr>
          <w:rFonts w:cs="Times New Roman"/>
          <w:color w:val="000000" w:themeColor="text1"/>
          <w:szCs w:val="24"/>
        </w:rPr>
        <w:t xml:space="preserve">The </w:t>
      </w:r>
      <w:r w:rsidR="00035713" w:rsidRPr="009F4FB7">
        <w:rPr>
          <w:rFonts w:cs="Times New Roman"/>
          <w:color w:val="000000" w:themeColor="text1"/>
          <w:szCs w:val="24"/>
        </w:rPr>
        <w:t>issue</w:t>
      </w:r>
      <w:r w:rsidR="00A275F4" w:rsidRPr="009F4FB7">
        <w:rPr>
          <w:rFonts w:cs="Times New Roman"/>
          <w:color w:val="000000" w:themeColor="text1"/>
          <w:szCs w:val="24"/>
        </w:rPr>
        <w:t xml:space="preserve"> of structural break</w:t>
      </w:r>
      <w:r w:rsidR="00FD1379" w:rsidRPr="009F4FB7">
        <w:rPr>
          <w:rFonts w:cs="Times New Roman"/>
          <w:color w:val="000000" w:themeColor="text1"/>
          <w:szCs w:val="24"/>
        </w:rPr>
        <w:t xml:space="preserve"> ha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E117CB"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E117CB"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E117CB"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E117CB"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064AC6" w:rsidRPr="009F4FB7">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2D7894" w:rsidRPr="009F4FB7">
        <w:rPr>
          <w:color w:val="000000" w:themeColor="text1"/>
          <w:szCs w:val="24"/>
        </w:rPr>
        <w:t xml:space="preserve">. Our methods </w:t>
      </w:r>
      <w:r w:rsidR="0095686F" w:rsidRPr="009F4FB7">
        <w:rPr>
          <w:color w:val="000000" w:themeColor="text1"/>
          <w:szCs w:val="24"/>
        </w:rPr>
        <w:t>match 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lastRenderedPageBreak/>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t xml:space="preserve">compared to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4 SKUs </w:t>
      </w:r>
      <w:r w:rsidR="00877F68" w:rsidRPr="009F4FB7">
        <w:rPr>
          <w:color w:val="000000" w:themeColor="text1"/>
          <w:szCs w:val="24"/>
        </w:rPr>
        <w:t>across</w:t>
      </w:r>
      <w:r w:rsidR="00DB7225" w:rsidRPr="009F4FB7">
        <w:rPr>
          <w:color w:val="000000" w:themeColor="text1"/>
          <w:szCs w:val="24"/>
        </w:rPr>
        <w:t xml:space="preserve"> 30 product categories</w:t>
      </w:r>
      <w:r w:rsidR="009E609C" w:rsidRPr="009F4FB7">
        <w:rPr>
          <w:color w:val="000000" w:themeColor="text1"/>
          <w:szCs w:val="24"/>
        </w:rPr>
        <w:t xml:space="preserve"> in 30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1159F" w:rsidRPr="009F4FB7">
        <w:rPr>
          <w:rFonts w:cs="Times New Roman"/>
          <w:color w:val="000000" w:themeColor="text1"/>
          <w:szCs w:val="24"/>
        </w:rPr>
        <w:t xml:space="preserve">draw conclusions.  W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9F4FB7" w:rsidRDefault="001E56FD" w:rsidP="00324987">
      <w:pPr>
        <w:spacing w:after="0" w:line="360" w:lineRule="auto"/>
        <w:rPr>
          <w:rFonts w:cs="Times New Roman"/>
          <w:color w:val="000000" w:themeColor="text1"/>
          <w:szCs w:val="24"/>
        </w:rPr>
      </w:pPr>
    </w:p>
    <w:p w:rsidR="00062F45" w:rsidRPr="009F4FB7" w:rsidRDefault="00BA4753" w:rsidP="00324987">
      <w:pPr>
        <w:spacing w:after="0" w:line="360" w:lineRule="auto"/>
        <w:rPr>
          <w:rFonts w:cs="Times New Roman"/>
          <w:color w:val="000000" w:themeColor="text1"/>
          <w:szCs w:val="24"/>
        </w:rPr>
      </w:pPr>
      <w:r w:rsidRPr="009F4FB7">
        <w:rPr>
          <w:rFonts w:cs="Times New Roman"/>
          <w:color w:val="000000" w:themeColor="text1"/>
          <w:szCs w:val="24"/>
        </w:rPr>
        <w:t xml:space="preserve">In practice, many retailers </w:t>
      </w:r>
      <w:r w:rsidR="000D6412" w:rsidRPr="009F4FB7">
        <w:rPr>
          <w:rFonts w:cs="Times New Roman"/>
          <w:color w:val="000000" w:themeColor="text1"/>
          <w:szCs w:val="24"/>
        </w:rPr>
        <w:t>forecast their</w:t>
      </w:r>
      <w:r w:rsidR="00EF11FC" w:rsidRPr="009F4FB7">
        <w:rPr>
          <w:rFonts w:cs="Times New Roman"/>
          <w:color w:val="000000" w:themeColor="text1"/>
          <w:szCs w:val="24"/>
        </w:rPr>
        <w:t xml:space="preserve"> </w:t>
      </w:r>
      <w:r w:rsidR="001C2CF1" w:rsidRPr="009F4FB7">
        <w:rPr>
          <w:rFonts w:cs="Times New Roman"/>
          <w:color w:val="000000" w:themeColor="text1"/>
          <w:szCs w:val="24"/>
        </w:rPr>
        <w:t>produc</w:t>
      </w:r>
      <w:r w:rsidR="00864DEF" w:rsidRPr="009F4FB7">
        <w:rPr>
          <w:rFonts w:cs="Times New Roman"/>
          <w:color w:val="000000" w:themeColor="text1"/>
          <w:szCs w:val="24"/>
        </w:rPr>
        <w:t xml:space="preserve">t sales </w:t>
      </w:r>
      <w:r w:rsidR="00B25507" w:rsidRPr="009F4FB7">
        <w:rPr>
          <w:rFonts w:cs="Times New Roman"/>
          <w:color w:val="000000" w:themeColor="text1"/>
          <w:szCs w:val="24"/>
        </w:rPr>
        <w:t xml:space="preserve">at SKU </w:t>
      </w:r>
      <w:r w:rsidR="00864DEF" w:rsidRPr="009F4FB7">
        <w:rPr>
          <w:rFonts w:cs="Times New Roman"/>
          <w:color w:val="000000" w:themeColor="text1"/>
          <w:szCs w:val="24"/>
        </w:rPr>
        <w:t xml:space="preserve">level using </w:t>
      </w:r>
      <w:r w:rsidR="0071141E" w:rsidRPr="009F4FB7">
        <w:rPr>
          <w:rFonts w:cs="Times New Roman"/>
          <w:color w:val="000000" w:themeColor="text1"/>
          <w:szCs w:val="24"/>
        </w:rPr>
        <w:t>a two stage</w:t>
      </w:r>
      <w:r w:rsidR="00243A7E" w:rsidRPr="009F4FB7">
        <w:rPr>
          <w:rFonts w:cs="Times New Roman"/>
          <w:color w:val="000000" w:themeColor="text1"/>
          <w:szCs w:val="24"/>
        </w:rPr>
        <w:t xml:space="preserve"> </w:t>
      </w:r>
      <w:r w:rsidR="00267812" w:rsidRPr="009F4FB7">
        <w:rPr>
          <w:rFonts w:cs="Times New Roman"/>
          <w:color w:val="000000" w:themeColor="text1"/>
          <w:szCs w:val="24"/>
        </w:rPr>
        <w:t>‘</w:t>
      </w:r>
      <w:r w:rsidR="00D9545B" w:rsidRPr="009F4FB7">
        <w:rPr>
          <w:rFonts w:cs="Times New Roman"/>
          <w:color w:val="000000" w:themeColor="text1"/>
          <w:szCs w:val="24"/>
        </w:rPr>
        <w:t>base-lift</w:t>
      </w:r>
      <w:r w:rsidR="00267812" w:rsidRPr="009F4FB7">
        <w:rPr>
          <w:rFonts w:cs="Times New Roman"/>
          <w:color w:val="000000" w:themeColor="text1"/>
          <w:szCs w:val="24"/>
        </w:rPr>
        <w:t>’</w:t>
      </w:r>
      <w:r w:rsidRPr="009F4FB7">
        <w:rPr>
          <w:rFonts w:cs="Times New Roman"/>
          <w:color w:val="000000" w:themeColor="text1"/>
          <w:szCs w:val="24"/>
        </w:rPr>
        <w:t xml:space="preserve"> </w:t>
      </w:r>
      <w:r w:rsidR="000D6412" w:rsidRPr="009F4FB7">
        <w:rPr>
          <w:rFonts w:cs="Times New Roman"/>
          <w:color w:val="000000" w:themeColor="text1"/>
          <w:szCs w:val="24"/>
        </w:rPr>
        <w:t xml:space="preserve">method. </w:t>
      </w:r>
      <w:r w:rsidR="006E38EA" w:rsidRPr="009F4FB7">
        <w:rPr>
          <w:rFonts w:cs="Times New Roman"/>
          <w:color w:val="000000" w:themeColor="text1"/>
          <w:szCs w:val="24"/>
        </w:rPr>
        <w:t xml:space="preserve">The method splits the data into promoted and non-promoted periods based on whether or not the focal product is being promoted. </w:t>
      </w:r>
      <w:r w:rsidR="000D6412" w:rsidRPr="009F4FB7">
        <w:rPr>
          <w:rFonts w:cs="Times New Roman"/>
          <w:color w:val="000000" w:themeColor="text1"/>
          <w:szCs w:val="24"/>
        </w:rPr>
        <w:t xml:space="preserve">The method </w:t>
      </w:r>
      <w:r w:rsidR="00820897" w:rsidRPr="009F4FB7">
        <w:rPr>
          <w:rFonts w:cs="Times New Roman"/>
          <w:color w:val="000000" w:themeColor="text1"/>
          <w:szCs w:val="24"/>
        </w:rPr>
        <w:t xml:space="preserve">is a combine of simple univariate methods </w:t>
      </w:r>
      <w:r w:rsidR="006E38EA" w:rsidRPr="009F4FB7">
        <w:rPr>
          <w:rFonts w:cs="Times New Roman"/>
          <w:color w:val="000000" w:themeColor="text1"/>
          <w:szCs w:val="24"/>
        </w:rPr>
        <w:t xml:space="preserve">(for the non-promoted period) </w:t>
      </w:r>
      <w:r w:rsidR="00820897" w:rsidRPr="009F4FB7">
        <w:rPr>
          <w:rFonts w:cs="Times New Roman"/>
          <w:color w:val="000000" w:themeColor="text1"/>
          <w:szCs w:val="24"/>
        </w:rPr>
        <w:t>and</w:t>
      </w:r>
      <w:r w:rsidR="000D6412" w:rsidRPr="009F4FB7">
        <w:rPr>
          <w:color w:val="000000" w:themeColor="text1"/>
          <w:szCs w:val="24"/>
        </w:rPr>
        <w:t xml:space="preserve"> </w:t>
      </w:r>
      <w:r w:rsidR="00820897" w:rsidRPr="009F4FB7">
        <w:rPr>
          <w:color w:val="000000" w:themeColor="text1"/>
          <w:szCs w:val="24"/>
        </w:rPr>
        <w:t>human</w:t>
      </w:r>
      <w:r w:rsidR="000D6412" w:rsidRPr="009F4FB7">
        <w:rPr>
          <w:color w:val="000000" w:themeColor="text1"/>
          <w:szCs w:val="24"/>
        </w:rPr>
        <w:t xml:space="preserve"> judgments </w:t>
      </w:r>
      <w:r w:rsidR="00820897" w:rsidRPr="009F4FB7">
        <w:rPr>
          <w:color w:val="000000" w:themeColor="text1"/>
          <w:szCs w:val="24"/>
        </w:rPr>
        <w:t>by brand/category managers</w:t>
      </w:r>
      <w:r w:rsidR="006E38EA" w:rsidRPr="009F4FB7">
        <w:rPr>
          <w:color w:val="000000" w:themeColor="text1"/>
          <w:szCs w:val="24"/>
        </w:rPr>
        <w:t xml:space="preserve"> (for the promoted period)</w:t>
      </w:r>
      <w:r w:rsidR="00820897" w:rsidRPr="009F4FB7">
        <w:rPr>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 </w:instrText>
      </w:r>
      <w:r w:rsidR="00BD2DC1"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DATA </w:instrText>
      </w:r>
      <w:r w:rsidR="00BD2DC1" w:rsidRPr="009F4FB7">
        <w:rPr>
          <w:rFonts w:cs="Times New Roman"/>
          <w:color w:val="000000" w:themeColor="text1"/>
          <w:szCs w:val="24"/>
        </w:rPr>
      </w:r>
      <w:r w:rsidR="00BD2DC1"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BD2DC1" w:rsidRPr="009F4FB7">
        <w:rPr>
          <w:rFonts w:cs="Times New Roman"/>
          <w:noProof/>
          <w:color w:val="000000" w:themeColor="text1"/>
          <w:szCs w:val="24"/>
        </w:rPr>
        <w:t>(</w:t>
      </w:r>
      <w:hyperlink w:anchor="_ENREF_32" w:tooltip="Fildes, 2008 #159" w:history="1">
        <w:r w:rsidR="00E117CB" w:rsidRPr="009F4FB7">
          <w:rPr>
            <w:rFonts w:cs="Times New Roman"/>
            <w:noProof/>
            <w:color w:val="000000" w:themeColor="text1"/>
            <w:szCs w:val="24"/>
          </w:rPr>
          <w:t>Fildes, Nikolopoulos et al. 2008</w:t>
        </w:r>
      </w:hyperlink>
      <w:r w:rsidR="00BD2DC1" w:rsidRPr="009F4FB7">
        <w:rPr>
          <w:rFonts w:cs="Times New Roman"/>
          <w:noProof/>
          <w:color w:val="000000" w:themeColor="text1"/>
          <w:szCs w:val="24"/>
        </w:rPr>
        <w:t xml:space="preserve">, </w:t>
      </w:r>
      <w:hyperlink w:anchor="_ENREF_31" w:tooltip="Fildes, 2009 #421" w:history="1">
        <w:r w:rsidR="00E117CB" w:rsidRPr="009F4FB7">
          <w:rPr>
            <w:rFonts w:cs="Times New Roman"/>
            <w:noProof/>
            <w:color w:val="000000" w:themeColor="text1"/>
            <w:szCs w:val="24"/>
          </w:rPr>
          <w:t>Fildes, Goodwin et al. 2009</w:t>
        </w:r>
      </w:hyperlink>
      <w:r w:rsidR="00BD2DC1" w:rsidRPr="009F4FB7">
        <w:rPr>
          <w:rFonts w:cs="Times New Roman"/>
          <w:noProof/>
          <w:color w:val="000000" w:themeColor="text1"/>
          <w:szCs w:val="24"/>
        </w:rPr>
        <w:t>)</w:t>
      </w:r>
      <w:r w:rsidR="001B40D2" w:rsidRPr="009F4FB7">
        <w:rPr>
          <w:rFonts w:cs="Times New Roman"/>
          <w:color w:val="000000" w:themeColor="text1"/>
          <w:szCs w:val="24"/>
        </w:rPr>
        <w:fldChar w:fldCharType="end"/>
      </w:r>
      <w:r w:rsidR="00BD2DC1" w:rsidRPr="009F4FB7">
        <w:rPr>
          <w:rFonts w:cs="Times New Roman"/>
          <w:color w:val="000000" w:themeColor="text1"/>
          <w:szCs w:val="24"/>
        </w:rPr>
        <w:t xml:space="preserve">. </w:t>
      </w:r>
      <w:r w:rsidR="00CB0095" w:rsidRPr="009F4FB7">
        <w:rPr>
          <w:rFonts w:cs="Times New Roman"/>
          <w:color w:val="000000" w:themeColor="text1"/>
          <w:szCs w:val="24"/>
        </w:rPr>
        <w:t>A stream of studies ha</w:t>
      </w:r>
      <w:r w:rsidR="005F4178" w:rsidRPr="009F4FB7">
        <w:rPr>
          <w:rFonts w:cs="Times New Roman"/>
          <w:color w:val="000000" w:themeColor="text1"/>
          <w:szCs w:val="24"/>
        </w:rPr>
        <w:t>s</w:t>
      </w:r>
      <w:r w:rsidR="00CB0095" w:rsidRPr="009F4FB7">
        <w:rPr>
          <w:rFonts w:cs="Times New Roman"/>
          <w:color w:val="000000" w:themeColor="text1"/>
          <w:szCs w:val="24"/>
        </w:rPr>
        <w:t xml:space="preserve"> been devoted to help</w:t>
      </w:r>
      <w:r w:rsidR="005F4178" w:rsidRPr="009F4FB7">
        <w:rPr>
          <w:rFonts w:cs="Times New Roman"/>
          <w:color w:val="000000" w:themeColor="text1"/>
          <w:szCs w:val="24"/>
        </w:rPr>
        <w:t>ing</w:t>
      </w:r>
      <w:r w:rsidR="00CB0095" w:rsidRPr="009F4FB7">
        <w:rPr>
          <w:rFonts w:cs="Times New Roman"/>
          <w:color w:val="000000" w:themeColor="text1"/>
          <w:szCs w:val="24"/>
        </w:rPr>
        <w:t xml:space="preserve"> managers </w:t>
      </w:r>
      <w:r w:rsidR="001244B0" w:rsidRPr="009F4FB7">
        <w:rPr>
          <w:rFonts w:cs="Times New Roman"/>
          <w:color w:val="000000" w:themeColor="text1"/>
          <w:szCs w:val="24"/>
        </w:rPr>
        <w:t>with</w:t>
      </w:r>
      <w:r w:rsidR="00CB0095" w:rsidRPr="009F4FB7">
        <w:rPr>
          <w:rFonts w:cs="Times New Roman"/>
          <w:color w:val="000000" w:themeColor="text1"/>
          <w:szCs w:val="24"/>
        </w:rPr>
        <w:t xml:space="preserve"> </w:t>
      </w:r>
      <w:r w:rsidR="00BD2DC1" w:rsidRPr="009F4FB7">
        <w:rPr>
          <w:rFonts w:cs="Times New Roman"/>
          <w:color w:val="000000" w:themeColor="text1"/>
          <w:szCs w:val="24"/>
        </w:rPr>
        <w:t xml:space="preserve">better </w:t>
      </w:r>
      <w:r w:rsidR="0071141E" w:rsidRPr="009F4FB7">
        <w:rPr>
          <w:rFonts w:cs="Times New Roman"/>
          <w:color w:val="000000" w:themeColor="text1"/>
          <w:szCs w:val="24"/>
        </w:rPr>
        <w:t>adjustment</w:t>
      </w:r>
      <w:r w:rsidR="001B40D2" w:rsidRPr="009F4FB7">
        <w:rPr>
          <w:rFonts w:cs="Times New Roman"/>
          <w:color w:val="000000" w:themeColor="text1"/>
          <w:szCs w:val="24"/>
        </w:rPr>
        <w:t xml:space="preserve"> procedure </w:t>
      </w:r>
      <w:r w:rsidR="001B40D2" w:rsidRPr="009F4FB7">
        <w:rPr>
          <w:rFonts w:cs="Times New Roman"/>
          <w:color w:val="000000" w:themeColor="text1"/>
          <w:szCs w:val="24"/>
        </w:rPr>
        <w:fldChar w:fldCharType="begin"/>
      </w:r>
      <w:r w:rsidR="005F0805" w:rsidRPr="009F4FB7">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9F4FB7">
        <w:rPr>
          <w:rFonts w:cs="Times New Roman"/>
          <w:color w:val="000000" w:themeColor="text1"/>
          <w:szCs w:val="24"/>
        </w:rPr>
        <w:fldChar w:fldCharType="separate"/>
      </w:r>
      <w:r w:rsidR="005F0805" w:rsidRPr="009F4FB7">
        <w:rPr>
          <w:rFonts w:cs="Times New Roman"/>
          <w:noProof/>
          <w:color w:val="000000" w:themeColor="text1"/>
          <w:szCs w:val="24"/>
        </w:rPr>
        <w:t>(</w:t>
      </w:r>
      <w:hyperlink w:anchor="_ENREF_30" w:tooltip="Fildes, 2007 #161" w:history="1">
        <w:r w:rsidR="00E117CB" w:rsidRPr="009F4FB7">
          <w:rPr>
            <w:rFonts w:cs="Times New Roman"/>
            <w:noProof/>
            <w:color w:val="000000" w:themeColor="text1"/>
            <w:szCs w:val="24"/>
          </w:rPr>
          <w:t>Fildes and Goodwin 2007</w:t>
        </w:r>
      </w:hyperlink>
      <w:r w:rsidR="005F0805" w:rsidRPr="009F4FB7">
        <w:rPr>
          <w:rFonts w:cs="Times New Roman"/>
          <w:noProof/>
          <w:color w:val="000000" w:themeColor="text1"/>
          <w:szCs w:val="24"/>
        </w:rPr>
        <w:t xml:space="preserve">, </w:t>
      </w:r>
      <w:hyperlink w:anchor="_ENREF_7" w:tooltip="Arenas, 2013 #738" w:history="1">
        <w:r w:rsidR="00E117CB" w:rsidRPr="009F4FB7">
          <w:rPr>
            <w:rFonts w:cs="Times New Roman"/>
            <w:noProof/>
            <w:color w:val="000000" w:themeColor="text1"/>
            <w:szCs w:val="24"/>
          </w:rPr>
          <w:t>Arenas, Pedregal et al. 2013</w:t>
        </w:r>
      </w:hyperlink>
      <w:r w:rsidR="005F0805" w:rsidRPr="009F4FB7">
        <w:rPr>
          <w:rFonts w:cs="Times New Roman"/>
          <w:noProof/>
          <w:color w:val="000000" w:themeColor="text1"/>
          <w:szCs w:val="24"/>
        </w:rPr>
        <w:t>)</w:t>
      </w:r>
      <w:r w:rsidR="001B40D2" w:rsidRPr="009F4FB7">
        <w:rPr>
          <w:rFonts w:cs="Times New Roman"/>
          <w:color w:val="000000" w:themeColor="text1"/>
          <w:szCs w:val="24"/>
        </w:rPr>
        <w:fldChar w:fldCharType="end"/>
      </w:r>
      <w:r w:rsidR="001B40D2" w:rsidRPr="009F4FB7">
        <w:rPr>
          <w:rFonts w:cs="Times New Roman"/>
          <w:color w:val="000000" w:themeColor="text1"/>
          <w:szCs w:val="24"/>
        </w:rPr>
        <w:t xml:space="preserve">. </w:t>
      </w:r>
      <w:r w:rsidR="00BD2DC1" w:rsidRPr="009F4FB7">
        <w:rPr>
          <w:rFonts w:cs="Times New Roman"/>
          <w:color w:val="000000" w:themeColor="text1"/>
          <w:szCs w:val="24"/>
        </w:rPr>
        <w:t>O</w:t>
      </w:r>
      <w:r w:rsidR="00706D3D" w:rsidRPr="009F4FB7">
        <w:rPr>
          <w:rFonts w:cs="Times New Roman"/>
          <w:color w:val="000000" w:themeColor="text1"/>
          <w:szCs w:val="24"/>
        </w:rPr>
        <w:t>ther</w:t>
      </w:r>
      <w:r w:rsidR="00E976EA" w:rsidRPr="009F4FB7">
        <w:rPr>
          <w:rFonts w:cs="Times New Roman"/>
          <w:color w:val="000000" w:themeColor="text1"/>
          <w:szCs w:val="24"/>
        </w:rPr>
        <w:t xml:space="preserve"> studies </w:t>
      </w:r>
      <w:r w:rsidR="00706D3D" w:rsidRPr="009F4FB7">
        <w:rPr>
          <w:rFonts w:cs="Times New Roman"/>
          <w:color w:val="000000" w:themeColor="text1"/>
          <w:szCs w:val="24"/>
        </w:rPr>
        <w:t>try t</w:t>
      </w:r>
      <w:r w:rsidR="001244B0" w:rsidRPr="009F4FB7">
        <w:rPr>
          <w:rFonts w:cs="Times New Roman"/>
          <w:color w:val="000000" w:themeColor="text1"/>
          <w:szCs w:val="24"/>
        </w:rPr>
        <w:t xml:space="preserve">o improve the adjustment with </w:t>
      </w:r>
      <w:r w:rsidR="00706D3D" w:rsidRPr="009F4FB7">
        <w:rPr>
          <w:rFonts w:cs="Times New Roman"/>
          <w:color w:val="000000" w:themeColor="text1"/>
          <w:szCs w:val="24"/>
        </w:rPr>
        <w:t>model-based forecasting system</w:t>
      </w:r>
      <w:r w:rsidR="0071141E" w:rsidRPr="009F4FB7">
        <w:rPr>
          <w:rFonts w:cs="Times New Roman"/>
          <w:color w:val="000000" w:themeColor="text1"/>
          <w:szCs w:val="24"/>
        </w:rPr>
        <w:t xml:space="preserve">s. </w:t>
      </w:r>
      <w:r w:rsidR="00BD2DC1" w:rsidRPr="009F4FB7">
        <w:rPr>
          <w:rFonts w:cs="Times New Roman"/>
          <w:color w:val="000000" w:themeColor="text1"/>
          <w:szCs w:val="24"/>
        </w:rPr>
        <w:t>e.g.</w:t>
      </w:r>
      <w:r w:rsidR="0071141E" w:rsidRPr="009F4FB7">
        <w:rPr>
          <w:rFonts w:cs="Times New Roman"/>
          <w:color w:val="000000" w:themeColor="text1"/>
          <w:szCs w:val="24"/>
        </w:rPr>
        <w:t>, they may</w:t>
      </w:r>
      <w:r w:rsidR="001244B0" w:rsidRPr="009F4FB7">
        <w:rPr>
          <w:rFonts w:cs="Times New Roman"/>
          <w:color w:val="000000" w:themeColor="text1"/>
          <w:szCs w:val="24"/>
        </w:rPr>
        <w:t xml:space="preserve"> </w:t>
      </w:r>
      <w:r w:rsidR="00F934F9" w:rsidRPr="009F4FB7">
        <w:rPr>
          <w:rFonts w:cs="Times New Roman"/>
          <w:color w:val="000000" w:themeColor="text1"/>
          <w:szCs w:val="24"/>
        </w:rPr>
        <w:t xml:space="preserve">estimate the </w:t>
      </w:r>
      <w:r w:rsidR="000D04E5" w:rsidRPr="009F4FB7">
        <w:rPr>
          <w:rFonts w:cs="Times New Roman"/>
          <w:color w:val="000000" w:themeColor="text1"/>
          <w:szCs w:val="24"/>
        </w:rPr>
        <w:t xml:space="preserve">‘lift’ </w:t>
      </w:r>
      <w:r w:rsidR="00F934F9" w:rsidRPr="009F4FB7">
        <w:rPr>
          <w:rFonts w:cs="Times New Roman"/>
          <w:color w:val="000000" w:themeColor="text1"/>
          <w:szCs w:val="24"/>
        </w:rPr>
        <w:t xml:space="preserve">effect by the promotional event </w:t>
      </w:r>
      <w:r w:rsidR="0071141E" w:rsidRPr="009F4FB7">
        <w:rPr>
          <w:rFonts w:cs="Times New Roman"/>
          <w:color w:val="000000" w:themeColor="text1"/>
          <w:szCs w:val="24"/>
        </w:rPr>
        <w:t>based on</w:t>
      </w:r>
      <w:r w:rsidR="00F934F9" w:rsidRPr="009F4FB7">
        <w:rPr>
          <w:rFonts w:cs="Times New Roman"/>
          <w:color w:val="000000" w:themeColor="text1"/>
          <w:szCs w:val="24"/>
        </w:rPr>
        <w:t xml:space="preserve"> </w:t>
      </w:r>
      <w:r w:rsidR="000D04E5" w:rsidRPr="009F4FB7">
        <w:rPr>
          <w:rFonts w:cs="Times New Roman"/>
          <w:color w:val="000000" w:themeColor="text1"/>
          <w:szCs w:val="24"/>
        </w:rPr>
        <w:t xml:space="preserve">historical </w:t>
      </w:r>
      <w:r w:rsidR="00F934F9" w:rsidRPr="009F4FB7">
        <w:rPr>
          <w:rFonts w:cs="Times New Roman"/>
          <w:color w:val="000000" w:themeColor="text1"/>
          <w:szCs w:val="24"/>
        </w:rPr>
        <w:t xml:space="preserve">information related to previous promotions, </w:t>
      </w:r>
      <w:r w:rsidR="00E976EA" w:rsidRPr="009F4FB7">
        <w:rPr>
          <w:rFonts w:cs="Times New Roman"/>
          <w:color w:val="000000" w:themeColor="text1"/>
          <w:szCs w:val="24"/>
        </w:rPr>
        <w:t xml:space="preserve">store/category </w:t>
      </w:r>
      <w:r w:rsidR="00706D3D" w:rsidRPr="009F4FB7">
        <w:rPr>
          <w:rFonts w:cs="Times New Roman"/>
          <w:color w:val="000000" w:themeColor="text1"/>
          <w:szCs w:val="24"/>
        </w:rPr>
        <w:t>features</w:t>
      </w:r>
      <w:r w:rsidR="001B40D2" w:rsidRPr="009F4FB7">
        <w:rPr>
          <w:rFonts w:cs="Times New Roman"/>
          <w:color w:val="000000" w:themeColor="text1"/>
          <w:szCs w:val="24"/>
        </w:rPr>
        <w:t>, and manufacturers</w:t>
      </w:r>
      <w:r w:rsidR="0071141E" w:rsidRPr="009F4FB7">
        <w:rPr>
          <w:rFonts w:cs="Times New Roman"/>
          <w:color w:val="000000" w:themeColor="text1"/>
          <w:szCs w:val="24"/>
        </w:rPr>
        <w:t xml:space="preserve"> etc.</w:t>
      </w:r>
      <w:r w:rsidR="001B40D2" w:rsidRPr="009F4FB7">
        <w:rPr>
          <w:rFonts w:cs="Times New Roman"/>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 </w:instrText>
      </w:r>
      <w:r w:rsidR="00032A3B"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DATA </w:instrText>
      </w:r>
      <w:r w:rsidR="00032A3B" w:rsidRPr="009F4FB7">
        <w:rPr>
          <w:rFonts w:cs="Times New Roman"/>
          <w:color w:val="000000" w:themeColor="text1"/>
          <w:szCs w:val="24"/>
        </w:rPr>
      </w:r>
      <w:r w:rsidR="00032A3B"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1B40D2"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1B40D2" w:rsidRPr="009F4FB7">
        <w:rPr>
          <w:rFonts w:cs="Times New Roman"/>
          <w:noProof/>
          <w:color w:val="000000" w:themeColor="text1"/>
          <w:szCs w:val="24"/>
        </w:rPr>
        <w:t xml:space="preserve">, </w:t>
      </w:r>
      <w:hyperlink w:anchor="_ENREF_24" w:tooltip="Cooper, 2000 #24" w:history="1">
        <w:r w:rsidR="00E117CB" w:rsidRPr="009F4FB7">
          <w:rPr>
            <w:rFonts w:cs="Times New Roman"/>
            <w:noProof/>
            <w:color w:val="000000" w:themeColor="text1"/>
            <w:szCs w:val="24"/>
          </w:rPr>
          <w:t>Cooper and Giuffrida 2000</w:t>
        </w:r>
      </w:hyperlink>
      <w:r w:rsidR="001B40D2" w:rsidRPr="009F4FB7">
        <w:rPr>
          <w:rFonts w:cs="Times New Roman"/>
          <w:noProof/>
          <w:color w:val="000000" w:themeColor="text1"/>
          <w:szCs w:val="24"/>
        </w:rPr>
        <w:t xml:space="preserve">, </w:t>
      </w:r>
      <w:hyperlink w:anchor="_ENREF_71" w:tooltip="Trusov, 2006 #25" w:history="1">
        <w:r w:rsidR="00E117CB" w:rsidRPr="009F4FB7">
          <w:rPr>
            <w:rFonts w:cs="Times New Roman"/>
            <w:noProof/>
            <w:color w:val="000000" w:themeColor="text1"/>
            <w:szCs w:val="24"/>
          </w:rPr>
          <w:t>Trusov, Bodapati et al. 2006</w:t>
        </w:r>
      </w:hyperlink>
      <w:r w:rsidR="001B40D2" w:rsidRPr="009F4FB7">
        <w:rPr>
          <w:rFonts w:cs="Times New Roman"/>
          <w:noProof/>
          <w:color w:val="000000" w:themeColor="text1"/>
          <w:szCs w:val="24"/>
        </w:rPr>
        <w:t>)</w:t>
      </w:r>
      <w:r w:rsidR="001B40D2" w:rsidRPr="009F4FB7">
        <w:rPr>
          <w:rFonts w:cs="Times New Roman"/>
          <w:color w:val="000000" w:themeColor="text1"/>
          <w:szCs w:val="24"/>
        </w:rPr>
        <w:fldChar w:fldCharType="end"/>
      </w:r>
      <w:r w:rsidR="00597558" w:rsidRPr="009F4FB7">
        <w:rPr>
          <w:rFonts w:cs="Times New Roman"/>
          <w:color w:val="000000" w:themeColor="text1"/>
          <w:szCs w:val="24"/>
        </w:rPr>
        <w:t xml:space="preserve">. </w:t>
      </w:r>
      <w:r w:rsidR="0071141E" w:rsidRPr="009F4FB7">
        <w:rPr>
          <w:rFonts w:cs="Times New Roman"/>
          <w:color w:val="000000" w:themeColor="text1"/>
          <w:szCs w:val="24"/>
        </w:rPr>
        <w:t>One of the limitation</w:t>
      </w:r>
      <w:r w:rsidR="00062F45" w:rsidRPr="009F4FB7">
        <w:rPr>
          <w:rFonts w:cs="Times New Roman"/>
          <w:color w:val="000000" w:themeColor="text1"/>
          <w:szCs w:val="24"/>
        </w:rPr>
        <w:t>s</w:t>
      </w:r>
      <w:r w:rsidR="0071141E" w:rsidRPr="009F4FB7">
        <w:rPr>
          <w:rFonts w:cs="Times New Roman"/>
          <w:color w:val="000000" w:themeColor="text1"/>
          <w:szCs w:val="24"/>
        </w:rPr>
        <w:t xml:space="preserve"> for</w:t>
      </w:r>
      <w:r w:rsidR="00EA0E2D" w:rsidRPr="009F4FB7">
        <w:rPr>
          <w:rFonts w:cs="Times New Roman"/>
          <w:color w:val="000000" w:themeColor="text1"/>
          <w:szCs w:val="24"/>
        </w:rPr>
        <w:t xml:space="preserve"> these methods</w:t>
      </w:r>
      <w:r w:rsidR="00597558" w:rsidRPr="009F4FB7">
        <w:rPr>
          <w:rFonts w:cs="Times New Roman"/>
          <w:color w:val="000000" w:themeColor="text1"/>
          <w:szCs w:val="24"/>
        </w:rPr>
        <w:t xml:space="preserve"> </w:t>
      </w:r>
      <w:r w:rsidR="0071141E" w:rsidRPr="009F4FB7">
        <w:rPr>
          <w:rFonts w:cs="Times New Roman"/>
          <w:color w:val="000000" w:themeColor="text1"/>
          <w:szCs w:val="24"/>
        </w:rPr>
        <w:t>is that</w:t>
      </w:r>
      <w:r w:rsidR="006E38EA" w:rsidRPr="009F4FB7">
        <w:rPr>
          <w:rFonts w:cs="Times New Roman"/>
          <w:color w:val="000000" w:themeColor="text1"/>
          <w:szCs w:val="24"/>
        </w:rPr>
        <w:t>, as they split the data into two periods, they</w:t>
      </w:r>
      <w:r w:rsidR="00062F45" w:rsidRPr="009F4FB7">
        <w:rPr>
          <w:rFonts w:cs="Times New Roman"/>
          <w:color w:val="000000" w:themeColor="text1"/>
          <w:szCs w:val="24"/>
        </w:rPr>
        <w:t xml:space="preserve"> tend to overlook the </w:t>
      </w:r>
      <w:r w:rsidR="00FE402F" w:rsidRPr="009F4FB7">
        <w:rPr>
          <w:rFonts w:cs="Times New Roman"/>
          <w:color w:val="000000" w:themeColor="text1"/>
          <w:szCs w:val="24"/>
        </w:rPr>
        <w:t xml:space="preserve">information </w:t>
      </w:r>
      <w:r w:rsidR="006E38EA" w:rsidRPr="009F4FB7">
        <w:rPr>
          <w:rFonts w:cs="Times New Roman"/>
          <w:color w:val="000000" w:themeColor="text1"/>
          <w:szCs w:val="24"/>
        </w:rPr>
        <w:t>in the</w:t>
      </w:r>
      <w:r w:rsidR="00FE402F" w:rsidRPr="009F4FB7">
        <w:rPr>
          <w:rFonts w:cs="Times New Roman"/>
          <w:color w:val="000000" w:themeColor="text1"/>
          <w:szCs w:val="24"/>
        </w:rPr>
        <w:t xml:space="preserve"> promoted period </w:t>
      </w:r>
      <w:r w:rsidR="00062F45" w:rsidRPr="009F4FB7">
        <w:rPr>
          <w:rFonts w:cs="Times New Roman"/>
          <w:color w:val="000000" w:themeColor="text1"/>
          <w:szCs w:val="24"/>
        </w:rPr>
        <w:t xml:space="preserve">when forecasting the </w:t>
      </w:r>
      <w:r w:rsidR="00FE402F" w:rsidRPr="009F4FB7">
        <w:rPr>
          <w:rFonts w:cs="Times New Roman"/>
          <w:color w:val="000000" w:themeColor="text1"/>
          <w:szCs w:val="24"/>
        </w:rPr>
        <w:t xml:space="preserve">product sales </w:t>
      </w:r>
      <w:r w:rsidR="006E38EA" w:rsidRPr="009F4FB7">
        <w:rPr>
          <w:rFonts w:cs="Times New Roman"/>
          <w:color w:val="000000" w:themeColor="text1"/>
          <w:szCs w:val="24"/>
        </w:rPr>
        <w:t>in</w:t>
      </w:r>
      <w:r w:rsidR="00FE402F" w:rsidRPr="009F4FB7">
        <w:rPr>
          <w:rFonts w:cs="Times New Roman"/>
          <w:color w:val="000000" w:themeColor="text1"/>
          <w:szCs w:val="24"/>
        </w:rPr>
        <w:t xml:space="preserve"> the non-promoted period</w:t>
      </w:r>
      <w:r w:rsidR="00062F45" w:rsidRPr="009F4FB7">
        <w:rPr>
          <w:rFonts w:cs="Times New Roman"/>
          <w:color w:val="000000" w:themeColor="text1"/>
          <w:szCs w:val="24"/>
        </w:rPr>
        <w:t>, and vice versa.</w:t>
      </w:r>
      <w:r w:rsidR="00152A83" w:rsidRPr="009F4FB7">
        <w:rPr>
          <w:rFonts w:cs="Times New Roman"/>
          <w:color w:val="000000" w:themeColor="text1"/>
          <w:szCs w:val="24"/>
        </w:rPr>
        <w:t xml:space="preserve"> </w:t>
      </w:r>
    </w:p>
    <w:p w:rsidR="00EA0E2D" w:rsidRPr="009F4FB7" w:rsidRDefault="00EA0E2D" w:rsidP="00324987">
      <w:pPr>
        <w:spacing w:after="0" w:line="360" w:lineRule="auto"/>
        <w:rPr>
          <w:rFonts w:cs="Times New Roman"/>
          <w:color w:val="000000" w:themeColor="text1"/>
          <w:szCs w:val="24"/>
        </w:rPr>
      </w:pPr>
    </w:p>
    <w:p w:rsidR="00BA4753" w:rsidRPr="009F4FB7" w:rsidRDefault="008B6199"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Previous</w:t>
      </w:r>
      <w:r w:rsidR="00790E43" w:rsidRPr="009F4FB7">
        <w:rPr>
          <w:rFonts w:cs="Times New Roman"/>
          <w:color w:val="000000" w:themeColor="text1"/>
          <w:szCs w:val="24"/>
        </w:rPr>
        <w:t xml:space="preserve"> </w:t>
      </w:r>
      <w:r w:rsidR="00BA4753" w:rsidRPr="009F4FB7">
        <w:rPr>
          <w:rFonts w:cs="Times New Roman"/>
          <w:color w:val="000000" w:themeColor="text1"/>
          <w:szCs w:val="24"/>
        </w:rPr>
        <w:t xml:space="preserve">studies </w:t>
      </w:r>
      <w:r w:rsidRPr="009F4FB7">
        <w:rPr>
          <w:rFonts w:cs="Times New Roman"/>
          <w:color w:val="000000" w:themeColor="text1"/>
          <w:szCs w:val="24"/>
        </w:rPr>
        <w:t xml:space="preserve">have also </w:t>
      </w:r>
      <w:r w:rsidR="00E9104C" w:rsidRPr="009F4FB7">
        <w:rPr>
          <w:rFonts w:cs="Times New Roman"/>
          <w:color w:val="000000" w:themeColor="text1"/>
          <w:szCs w:val="24"/>
        </w:rPr>
        <w:t xml:space="preserve">proposed holistic methods </w:t>
      </w:r>
      <w:r w:rsidRPr="009F4FB7">
        <w:rPr>
          <w:rFonts w:cs="Times New Roman"/>
          <w:color w:val="000000" w:themeColor="text1"/>
          <w:szCs w:val="24"/>
        </w:rPr>
        <w:t xml:space="preserve">to </w:t>
      </w:r>
      <w:r w:rsidR="007D0110" w:rsidRPr="009F4FB7">
        <w:rPr>
          <w:rFonts w:cs="Times New Roman"/>
          <w:color w:val="000000" w:themeColor="text1"/>
          <w:szCs w:val="24"/>
        </w:rPr>
        <w:t xml:space="preserve">conduct the </w:t>
      </w:r>
      <w:r w:rsidRPr="009F4FB7">
        <w:rPr>
          <w:rFonts w:cs="Times New Roman"/>
          <w:color w:val="000000" w:themeColor="text1"/>
          <w:szCs w:val="24"/>
        </w:rPr>
        <w:t xml:space="preserve">forecast </w:t>
      </w:r>
      <w:r w:rsidR="007D0110" w:rsidRPr="009F4FB7">
        <w:rPr>
          <w:rFonts w:cs="Times New Roman"/>
          <w:color w:val="000000" w:themeColor="text1"/>
          <w:szCs w:val="24"/>
        </w:rPr>
        <w:t>for the promoted and non-promoted periods</w:t>
      </w:r>
      <w:r w:rsidR="00BA4753" w:rsidRPr="009F4FB7">
        <w:rPr>
          <w:rFonts w:cs="Times New Roman"/>
          <w:color w:val="000000" w:themeColor="text1"/>
          <w:szCs w:val="24"/>
        </w:rPr>
        <w:t xml:space="preserve">. </w:t>
      </w:r>
      <w:hyperlink w:anchor="_ENREF_36" w:tooltip="Gür Ali, 2009 #71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Gür Ali, SayIn et al. (2009)</w:t>
        </w:r>
        <w:r w:rsidR="00E117CB" w:rsidRPr="009F4FB7">
          <w:rPr>
            <w:rFonts w:cs="Times New Roman"/>
            <w:color w:val="000000" w:themeColor="text1"/>
            <w:szCs w:val="24"/>
          </w:rPr>
          <w:fldChar w:fldCharType="end"/>
        </w:r>
      </w:hyperlink>
      <w:r w:rsidR="001B40D2" w:rsidRPr="009F4FB7">
        <w:rPr>
          <w:rFonts w:cs="Times New Roman"/>
          <w:color w:val="000000" w:themeColor="text1"/>
          <w:szCs w:val="24"/>
        </w:rPr>
        <w:t xml:space="preserve"> </w:t>
      </w:r>
      <w:r w:rsidR="005F0805" w:rsidRPr="009F4FB7">
        <w:rPr>
          <w:rFonts w:cs="Times New Roman"/>
          <w:color w:val="000000" w:themeColor="text1"/>
          <w:szCs w:val="24"/>
        </w:rPr>
        <w:t xml:space="preserve">evaluated the </w:t>
      </w:r>
      <w:r w:rsidRPr="009F4FB7">
        <w:rPr>
          <w:rFonts w:cs="Times New Roman"/>
          <w:color w:val="000000" w:themeColor="text1"/>
          <w:szCs w:val="24"/>
        </w:rPr>
        <w:t xml:space="preserve">forecasting </w:t>
      </w:r>
      <w:r w:rsidR="005F0805" w:rsidRPr="009F4FB7">
        <w:rPr>
          <w:rFonts w:cs="Times New Roman"/>
          <w:color w:val="000000" w:themeColor="text1"/>
          <w:szCs w:val="24"/>
        </w:rPr>
        <w:t xml:space="preserve">performance of the </w:t>
      </w:r>
      <w:r w:rsidR="00610F74" w:rsidRPr="009F4FB7">
        <w:rPr>
          <w:rFonts w:cs="Times New Roman"/>
          <w:color w:val="000000" w:themeColor="text1"/>
          <w:szCs w:val="24"/>
        </w:rPr>
        <w:t>support vector machine</w:t>
      </w:r>
      <w:r w:rsidR="00152A83" w:rsidRPr="009F4FB7">
        <w:rPr>
          <w:rFonts w:cs="Times New Roman"/>
          <w:color w:val="000000" w:themeColor="text1"/>
          <w:szCs w:val="24"/>
        </w:rPr>
        <w:t xml:space="preserve"> (SVM)</w:t>
      </w:r>
      <w:r w:rsidR="00610F74" w:rsidRPr="009F4FB7">
        <w:rPr>
          <w:rFonts w:cs="Times New Roman"/>
          <w:color w:val="000000" w:themeColor="text1"/>
          <w:szCs w:val="24"/>
        </w:rPr>
        <w:t xml:space="preserv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610F74" w:rsidRPr="009F4FB7">
        <w:rPr>
          <w:rFonts w:cs="Times New Roman"/>
          <w:color w:val="000000" w:themeColor="text1"/>
          <w:szCs w:val="24"/>
        </w:rPr>
        <w:t xml:space="preserve"> and regression tre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5F0805" w:rsidRPr="009F4FB7">
        <w:rPr>
          <w:rFonts w:cs="Times New Roman"/>
          <w:color w:val="000000" w:themeColor="text1"/>
          <w:szCs w:val="24"/>
        </w:rPr>
        <w:t xml:space="preserve">. Their </w:t>
      </w:r>
      <w:r w:rsidR="00152A83" w:rsidRPr="009F4FB7">
        <w:rPr>
          <w:rFonts w:cs="Times New Roman"/>
          <w:color w:val="000000" w:themeColor="text1"/>
          <w:szCs w:val="24"/>
        </w:rPr>
        <w:t>methods incorporate</w:t>
      </w:r>
      <w:r w:rsidR="005F0805" w:rsidRPr="009F4FB7">
        <w:rPr>
          <w:rFonts w:cs="Times New Roman"/>
          <w:color w:val="000000" w:themeColor="text1"/>
          <w:szCs w:val="24"/>
        </w:rPr>
        <w:t xml:space="preserve"> </w:t>
      </w:r>
      <w:r w:rsidR="00525898" w:rsidRPr="009F4FB7">
        <w:rPr>
          <w:rFonts w:cs="Times New Roman"/>
          <w:color w:val="000000" w:themeColor="text1"/>
          <w:szCs w:val="24"/>
        </w:rPr>
        <w:t>a range of v</w:t>
      </w:r>
      <w:r w:rsidR="00685F34" w:rsidRPr="009F4FB7">
        <w:rPr>
          <w:color w:val="000000" w:themeColor="text1"/>
          <w:szCs w:val="24"/>
        </w:rPr>
        <w:t xml:space="preserve">ariables </w:t>
      </w:r>
      <w:r w:rsidR="00152A83" w:rsidRPr="009F4FB7">
        <w:rPr>
          <w:rFonts w:cs="Times New Roman"/>
          <w:color w:val="000000" w:themeColor="text1"/>
          <w:szCs w:val="24"/>
        </w:rPr>
        <w:t xml:space="preserve">constructed </w:t>
      </w:r>
      <w:r w:rsidR="00685F34" w:rsidRPr="009F4FB7">
        <w:rPr>
          <w:color w:val="000000" w:themeColor="text1"/>
          <w:szCs w:val="24"/>
        </w:rPr>
        <w:t>based on the promotional i</w:t>
      </w:r>
      <w:r w:rsidR="005F0805" w:rsidRPr="009F4FB7">
        <w:rPr>
          <w:color w:val="000000" w:themeColor="text1"/>
          <w:szCs w:val="24"/>
        </w:rPr>
        <w:t xml:space="preserve">nformation of the focal product. </w:t>
      </w:r>
      <w:r w:rsidR="00610F74" w:rsidRPr="009F4FB7">
        <w:rPr>
          <w:rFonts w:cs="Times New Roman"/>
          <w:color w:val="000000" w:themeColor="text1"/>
          <w:szCs w:val="24"/>
        </w:rPr>
        <w:t xml:space="preserve">Divakar et al. (2005) </w:t>
      </w:r>
      <w:r w:rsidR="002B1600" w:rsidRPr="009F4FB7">
        <w:rPr>
          <w:rFonts w:cs="Times New Roman"/>
          <w:color w:val="000000" w:themeColor="text1"/>
          <w:szCs w:val="24"/>
        </w:rPr>
        <w:t>developed</w:t>
      </w:r>
      <w:r w:rsidR="00610F74" w:rsidRPr="009F4FB7">
        <w:rPr>
          <w:rFonts w:cs="Times New Roman"/>
          <w:color w:val="000000" w:themeColor="text1"/>
          <w:szCs w:val="24"/>
        </w:rPr>
        <w:t xml:space="preserve"> </w:t>
      </w:r>
      <w:r w:rsidR="00525898" w:rsidRPr="009F4FB7">
        <w:rPr>
          <w:rFonts w:cs="Times New Roman"/>
          <w:color w:val="000000" w:themeColor="text1"/>
          <w:szCs w:val="24"/>
        </w:rPr>
        <w:t>the</w:t>
      </w:r>
      <w:r w:rsidR="009B01B6" w:rsidRPr="009F4FB7">
        <w:rPr>
          <w:rFonts w:cs="Times New Roman"/>
          <w:color w:val="000000" w:themeColor="text1"/>
          <w:szCs w:val="24"/>
        </w:rPr>
        <w:t xml:space="preserve"> </w:t>
      </w:r>
      <w:r w:rsidR="00610F74" w:rsidRPr="009F4FB7">
        <w:rPr>
          <w:rFonts w:cs="Times New Roman"/>
          <w:color w:val="000000" w:themeColor="text1"/>
          <w:szCs w:val="24"/>
        </w:rPr>
        <w:t>CH</w:t>
      </w:r>
      <w:r w:rsidR="00AF40B5" w:rsidRPr="009F4FB7">
        <w:rPr>
          <w:rFonts w:cs="Times New Roman"/>
          <w:color w:val="000000" w:themeColor="text1"/>
          <w:szCs w:val="24"/>
        </w:rPr>
        <w:t>AN4CAST system</w:t>
      </w:r>
      <w:r w:rsidR="009B01B6" w:rsidRPr="009F4FB7">
        <w:rPr>
          <w:rFonts w:cs="Times New Roman"/>
          <w:color w:val="000000" w:themeColor="text1"/>
          <w:szCs w:val="24"/>
        </w:rPr>
        <w:t xml:space="preserve"> </w:t>
      </w:r>
      <w:r w:rsidR="00525898" w:rsidRPr="009F4FB7">
        <w:rPr>
          <w:rFonts w:cs="Times New Roman"/>
          <w:color w:val="000000" w:themeColor="text1"/>
          <w:szCs w:val="24"/>
        </w:rPr>
        <w:t xml:space="preserve">with </w:t>
      </w:r>
      <w:r w:rsidR="005F0805" w:rsidRPr="009F4FB7">
        <w:rPr>
          <w:rFonts w:cs="Times New Roman"/>
          <w:color w:val="000000" w:themeColor="text1"/>
          <w:szCs w:val="24"/>
        </w:rPr>
        <w:t xml:space="preserve">models of a </w:t>
      </w:r>
      <w:r w:rsidR="00525898" w:rsidRPr="009F4FB7">
        <w:rPr>
          <w:rFonts w:cs="Times New Roman"/>
          <w:color w:val="000000" w:themeColor="text1"/>
          <w:szCs w:val="24"/>
        </w:rPr>
        <w:t xml:space="preserve">dynamic regression </w:t>
      </w:r>
      <w:r w:rsidR="005F0805" w:rsidRPr="009F4FB7">
        <w:rPr>
          <w:rFonts w:cs="Times New Roman"/>
          <w:color w:val="000000" w:themeColor="text1"/>
          <w:szCs w:val="24"/>
        </w:rPr>
        <w:t>structure</w:t>
      </w:r>
      <w:r w:rsidR="00525898" w:rsidRPr="009F4FB7">
        <w:rPr>
          <w:rFonts w:cs="Times New Roman"/>
          <w:color w:val="000000" w:themeColor="text1"/>
          <w:szCs w:val="24"/>
        </w:rPr>
        <w:t xml:space="preserve"> </w:t>
      </w:r>
      <w:r w:rsidR="009B01B6" w:rsidRPr="009F4FB7">
        <w:rPr>
          <w:rFonts w:cs="Times New Roman"/>
          <w:color w:val="000000" w:themeColor="text1"/>
          <w:szCs w:val="24"/>
        </w:rPr>
        <w:t xml:space="preserve">to forecast brand </w:t>
      </w:r>
      <w:r w:rsidR="002B1600" w:rsidRPr="009F4FB7">
        <w:rPr>
          <w:rFonts w:cs="Times New Roman"/>
          <w:color w:val="000000" w:themeColor="text1"/>
          <w:szCs w:val="24"/>
        </w:rPr>
        <w:t xml:space="preserve">volume </w:t>
      </w:r>
      <w:r w:rsidR="009B01B6" w:rsidRPr="009F4FB7">
        <w:rPr>
          <w:rFonts w:cs="Times New Roman"/>
          <w:color w:val="000000" w:themeColor="text1"/>
          <w:szCs w:val="24"/>
        </w:rPr>
        <w:t xml:space="preserve">sales for </w:t>
      </w:r>
      <w:r w:rsidR="002B1600" w:rsidRPr="009F4FB7">
        <w:rPr>
          <w:rFonts w:cs="Times New Roman"/>
          <w:color w:val="000000" w:themeColor="text1"/>
          <w:szCs w:val="24"/>
        </w:rPr>
        <w:t>the manufacturer</w:t>
      </w:r>
      <w:r w:rsidR="00352483" w:rsidRPr="009F4FB7">
        <w:rPr>
          <w:rFonts w:cs="Times New Roman"/>
          <w:color w:val="000000" w:themeColor="text1"/>
          <w:szCs w:val="24"/>
        </w:rPr>
        <w:t>/channel</w:t>
      </w:r>
      <w:r w:rsidR="00610F74" w:rsidRPr="009F4FB7">
        <w:rPr>
          <w:rFonts w:cs="Times New Roman"/>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1B40D2" w:rsidRPr="009F4FB7">
        <w:rPr>
          <w:color w:val="000000" w:themeColor="text1"/>
          <w:szCs w:val="24"/>
        </w:rPr>
        <w:t xml:space="preserve"> </w:t>
      </w:r>
      <w:r w:rsidR="00E81450" w:rsidRPr="009F4FB7">
        <w:rPr>
          <w:rFonts w:cs="Times New Roman"/>
          <w:color w:val="000000" w:themeColor="text1"/>
          <w:szCs w:val="24"/>
        </w:rPr>
        <w:t xml:space="preserve">proposed </w:t>
      </w:r>
      <w:r w:rsidR="00457486" w:rsidRPr="009F4FB7">
        <w:rPr>
          <w:rFonts w:cs="Times New Roman"/>
          <w:color w:val="000000" w:themeColor="text1"/>
          <w:szCs w:val="24"/>
        </w:rPr>
        <w:t>a two-stage</w:t>
      </w:r>
      <w:r w:rsidR="00B57409" w:rsidRPr="009F4FB7">
        <w:rPr>
          <w:rFonts w:cs="Times New Roman"/>
          <w:color w:val="000000" w:themeColor="text1"/>
          <w:szCs w:val="24"/>
        </w:rPr>
        <w:t xml:space="preserve"> general-to-specific </w:t>
      </w:r>
      <w:r w:rsidR="00461ABC" w:rsidRPr="009F4FB7">
        <w:rPr>
          <w:rFonts w:cs="Times New Roman"/>
          <w:color w:val="000000" w:themeColor="text1"/>
          <w:szCs w:val="24"/>
        </w:rPr>
        <w:t>ADL</w:t>
      </w:r>
      <w:r w:rsidR="00B57409" w:rsidRPr="009F4FB7">
        <w:rPr>
          <w:rFonts w:cs="Times New Roman"/>
          <w:color w:val="000000" w:themeColor="text1"/>
          <w:szCs w:val="24"/>
        </w:rPr>
        <w:t xml:space="preserve"> model with </w:t>
      </w:r>
      <w:r w:rsidR="0096096D" w:rsidRPr="009F4FB7">
        <w:rPr>
          <w:rFonts w:cs="Times New Roman"/>
          <w:color w:val="000000" w:themeColor="text1"/>
          <w:szCs w:val="24"/>
        </w:rPr>
        <w:t>competitive promotional information within the same product category</w:t>
      </w:r>
      <w:r w:rsidR="00B57409" w:rsidRPr="009F4FB7">
        <w:rPr>
          <w:rFonts w:cs="Times New Roman"/>
          <w:color w:val="000000" w:themeColor="text1"/>
          <w:szCs w:val="24"/>
        </w:rPr>
        <w:t xml:space="preserve">. The competitive promotional information </w:t>
      </w:r>
      <w:r w:rsidR="00457486" w:rsidRPr="009F4FB7">
        <w:rPr>
          <w:rFonts w:cs="Times New Roman"/>
          <w:noProof/>
          <w:color w:val="000000" w:themeColor="text1"/>
          <w:szCs w:val="24"/>
        </w:rPr>
        <w:t>are</w:t>
      </w:r>
      <w:r w:rsidR="00B57409" w:rsidRPr="009F4FB7">
        <w:rPr>
          <w:rFonts w:cs="Times New Roman"/>
          <w:color w:val="000000" w:themeColor="text1"/>
          <w:szCs w:val="24"/>
        </w:rPr>
        <w:t xml:space="preserve"> selected with </w:t>
      </w:r>
      <w:r w:rsidR="00FD609F" w:rsidRPr="009F4FB7">
        <w:rPr>
          <w:rFonts w:cs="Times New Roman"/>
          <w:color w:val="000000" w:themeColor="text1"/>
          <w:szCs w:val="24"/>
        </w:rPr>
        <w:t xml:space="preserve">variable selection methods </w:t>
      </w:r>
      <w:r w:rsidR="00A30D18" w:rsidRPr="009F4FB7">
        <w:rPr>
          <w:rFonts w:cs="Times New Roman"/>
          <w:color w:val="000000" w:themeColor="text1"/>
          <w:szCs w:val="24"/>
        </w:rPr>
        <w:t xml:space="preserve">or </w:t>
      </w:r>
      <w:r w:rsidR="00457486" w:rsidRPr="009F4FB7">
        <w:rPr>
          <w:rFonts w:cs="Times New Roman"/>
          <w:color w:val="000000" w:themeColor="text1"/>
          <w:szCs w:val="24"/>
        </w:rPr>
        <w:t xml:space="preserve">are </w:t>
      </w:r>
      <w:r w:rsidR="00A30D18" w:rsidRPr="009F4FB7">
        <w:rPr>
          <w:rFonts w:cs="Times New Roman"/>
          <w:color w:val="000000" w:themeColor="text1"/>
          <w:szCs w:val="24"/>
        </w:rPr>
        <w:t>constructed using</w:t>
      </w:r>
      <w:r w:rsidR="00FD609F" w:rsidRPr="009F4FB7">
        <w:rPr>
          <w:rFonts w:cs="Times New Roman"/>
          <w:color w:val="000000" w:themeColor="text1"/>
          <w:szCs w:val="24"/>
        </w:rPr>
        <w:t xml:space="preserve"> </w:t>
      </w:r>
      <w:r w:rsidR="00FD609F" w:rsidRPr="009F4FB7">
        <w:rPr>
          <w:rFonts w:cs="Times New Roman"/>
          <w:noProof/>
          <w:color w:val="000000" w:themeColor="text1"/>
          <w:szCs w:val="24"/>
        </w:rPr>
        <w:t>princip</w:t>
      </w:r>
      <w:r w:rsidR="003C0313" w:rsidRPr="009F4FB7">
        <w:rPr>
          <w:rFonts w:cs="Times New Roman"/>
          <w:noProof/>
          <w:color w:val="000000" w:themeColor="text1"/>
          <w:szCs w:val="24"/>
        </w:rPr>
        <w:t>al</w:t>
      </w:r>
      <w:r w:rsidR="00FD609F" w:rsidRPr="009F4FB7">
        <w:rPr>
          <w:rFonts w:cs="Times New Roman"/>
          <w:color w:val="000000" w:themeColor="text1"/>
          <w:szCs w:val="24"/>
        </w:rPr>
        <w:t xml:space="preserve"> component analysis. </w:t>
      </w:r>
      <w:r w:rsidR="001B40D2" w:rsidRPr="009F4FB7">
        <w:rPr>
          <w:rFonts w:cs="Times New Roman"/>
          <w:color w:val="000000" w:themeColor="text1"/>
          <w:szCs w:val="24"/>
        </w:rPr>
        <w:t xml:space="preserve"> </w:t>
      </w:r>
      <w:hyperlink w:anchor="_ENREF_45" w:tooltip="Ma, 2016 #733"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Ma, Fildes et al. (2016)</w:t>
        </w:r>
        <w:r w:rsidR="00E117CB" w:rsidRPr="009F4FB7">
          <w:rPr>
            <w:rFonts w:cs="Times New Roman"/>
            <w:color w:val="000000" w:themeColor="text1"/>
            <w:szCs w:val="24"/>
          </w:rPr>
          <w:fldChar w:fldCharType="end"/>
        </w:r>
      </w:hyperlink>
      <w:r w:rsidR="00646546" w:rsidRPr="009F4FB7">
        <w:rPr>
          <w:rFonts w:cs="Times New Roman"/>
          <w:color w:val="000000" w:themeColor="text1"/>
          <w:szCs w:val="24"/>
        </w:rPr>
        <w:t xml:space="preserve"> further integrated the promotional information </w:t>
      </w:r>
      <w:r w:rsidR="003A1F52" w:rsidRPr="009F4FB7">
        <w:rPr>
          <w:rFonts w:cs="Times New Roman"/>
          <w:color w:val="000000" w:themeColor="text1"/>
          <w:szCs w:val="24"/>
        </w:rPr>
        <w:t xml:space="preserve">not only from the same category </w:t>
      </w:r>
      <w:r w:rsidR="00FD609F" w:rsidRPr="009F4FB7">
        <w:rPr>
          <w:rFonts w:cs="Times New Roman"/>
          <w:color w:val="000000" w:themeColor="text1"/>
          <w:szCs w:val="24"/>
        </w:rPr>
        <w:t xml:space="preserve">of the focal product </w:t>
      </w:r>
      <w:r w:rsidR="003A1F52" w:rsidRPr="009F4FB7">
        <w:rPr>
          <w:rFonts w:cs="Times New Roman"/>
          <w:color w:val="000000" w:themeColor="text1"/>
          <w:szCs w:val="24"/>
        </w:rPr>
        <w:t xml:space="preserve">but also from other </w:t>
      </w:r>
      <w:r w:rsidR="00FD609F" w:rsidRPr="009F4FB7">
        <w:rPr>
          <w:rFonts w:cs="Times New Roman"/>
          <w:color w:val="000000" w:themeColor="text1"/>
          <w:szCs w:val="24"/>
        </w:rPr>
        <w:t xml:space="preserve">related </w:t>
      </w:r>
      <w:r w:rsidR="00457486" w:rsidRPr="009F4FB7">
        <w:rPr>
          <w:rFonts w:cs="Times New Roman"/>
          <w:color w:val="000000" w:themeColor="text1"/>
          <w:szCs w:val="24"/>
        </w:rPr>
        <w:t xml:space="preserve">product </w:t>
      </w:r>
      <w:r w:rsidR="00646546" w:rsidRPr="009F4FB7">
        <w:rPr>
          <w:rFonts w:cs="Times New Roman"/>
          <w:color w:val="000000" w:themeColor="text1"/>
          <w:szCs w:val="24"/>
        </w:rPr>
        <w:t>categor</w:t>
      </w:r>
      <w:r w:rsidR="00DF3B07" w:rsidRPr="009F4FB7">
        <w:rPr>
          <w:rFonts w:cs="Times New Roman"/>
          <w:color w:val="000000" w:themeColor="text1"/>
          <w:szCs w:val="24"/>
        </w:rPr>
        <w:t>ies.</w:t>
      </w:r>
      <w:r w:rsidR="000A4748" w:rsidRPr="009F4FB7">
        <w:rPr>
          <w:rFonts w:cs="Times New Roman"/>
          <w:color w:val="000000" w:themeColor="text1"/>
          <w:szCs w:val="24"/>
        </w:rPr>
        <w:t xml:space="preserve"> </w:t>
      </w:r>
      <w:r w:rsidR="00BA3030" w:rsidRPr="009F4FB7">
        <w:rPr>
          <w:rFonts w:cs="Times New Roman"/>
          <w:color w:val="000000" w:themeColor="text1"/>
          <w:szCs w:val="24"/>
        </w:rPr>
        <w:t xml:space="preserve">They </w:t>
      </w:r>
      <w:r w:rsidR="00457486" w:rsidRPr="009F4FB7">
        <w:rPr>
          <w:rFonts w:cs="Times New Roman"/>
          <w:color w:val="000000" w:themeColor="text1"/>
          <w:szCs w:val="24"/>
        </w:rPr>
        <w:t>resort</w:t>
      </w:r>
      <w:r w:rsidR="00A30D18" w:rsidRPr="009F4FB7">
        <w:rPr>
          <w:rFonts w:cs="Times New Roman"/>
          <w:color w:val="000000" w:themeColor="text1"/>
          <w:szCs w:val="24"/>
        </w:rPr>
        <w:t xml:space="preserve"> to </w:t>
      </w:r>
      <w:r w:rsidR="00BA3030" w:rsidRPr="009F4FB7">
        <w:rPr>
          <w:rFonts w:cs="Times New Roman"/>
          <w:color w:val="000000" w:themeColor="text1"/>
          <w:szCs w:val="24"/>
        </w:rPr>
        <w:t xml:space="preserve">Granger causality test to </w:t>
      </w:r>
      <w:r w:rsidR="00A30D18" w:rsidRPr="009F4FB7">
        <w:rPr>
          <w:rFonts w:cs="Times New Roman"/>
          <w:color w:val="000000" w:themeColor="text1"/>
          <w:szCs w:val="24"/>
        </w:rPr>
        <w:t>indicate</w:t>
      </w:r>
      <w:r w:rsidR="00BA3030" w:rsidRPr="009F4FB7">
        <w:rPr>
          <w:rFonts w:cs="Times New Roman"/>
          <w:color w:val="000000" w:themeColor="text1"/>
          <w:szCs w:val="24"/>
        </w:rPr>
        <w:t xml:space="preserve"> the relevant product categories and then </w:t>
      </w:r>
      <w:r w:rsidR="00457486" w:rsidRPr="009F4FB7">
        <w:rPr>
          <w:rFonts w:cs="Times New Roman"/>
          <w:color w:val="000000" w:themeColor="text1"/>
          <w:szCs w:val="24"/>
        </w:rPr>
        <w:t>rely</w:t>
      </w:r>
      <w:r w:rsidR="00A30D18" w:rsidRPr="009F4FB7">
        <w:rPr>
          <w:rFonts w:cs="Times New Roman"/>
          <w:color w:val="000000" w:themeColor="text1"/>
          <w:szCs w:val="24"/>
        </w:rPr>
        <w:t xml:space="preserve"> on</w:t>
      </w:r>
      <w:r w:rsidR="00E30128" w:rsidRPr="009F4FB7">
        <w:rPr>
          <w:rFonts w:cs="Times New Roman"/>
          <w:color w:val="000000" w:themeColor="text1"/>
          <w:szCs w:val="24"/>
        </w:rPr>
        <w:t xml:space="preserve"> the</w:t>
      </w:r>
      <w:r w:rsidR="003246E9" w:rsidRPr="009F4FB7">
        <w:rPr>
          <w:rFonts w:cs="Times New Roman"/>
          <w:color w:val="000000" w:themeColor="text1"/>
          <w:szCs w:val="24"/>
        </w:rPr>
        <w:t xml:space="preserve"> </w:t>
      </w:r>
      <w:r w:rsidR="00395F73" w:rsidRPr="009F4FB7">
        <w:rPr>
          <w:rFonts w:cs="Times New Roman"/>
          <w:color w:val="000000" w:themeColor="text1"/>
          <w:szCs w:val="24"/>
        </w:rPr>
        <w:t>Least Absolute Shrinkage and Selection Operator A</w:t>
      </w:r>
      <w:r w:rsidR="003246E9" w:rsidRPr="009F4FB7">
        <w:rPr>
          <w:rFonts w:cs="Times New Roman"/>
          <w:color w:val="000000" w:themeColor="text1"/>
          <w:szCs w:val="24"/>
        </w:rPr>
        <w:t xml:space="preserve">lgorithm </w:t>
      </w:r>
      <w:r w:rsidR="00395F73" w:rsidRPr="009F4FB7">
        <w:rPr>
          <w:rFonts w:cs="Times New Roman"/>
          <w:color w:val="000000" w:themeColor="text1"/>
          <w:szCs w:val="24"/>
        </w:rPr>
        <w:t xml:space="preserve">(LASSO) </w:t>
      </w:r>
      <w:r w:rsidR="00E30128" w:rsidRPr="009F4FB7">
        <w:rPr>
          <w:rFonts w:cs="Times New Roman"/>
          <w:color w:val="000000" w:themeColor="text1"/>
          <w:szCs w:val="24"/>
        </w:rPr>
        <w:t xml:space="preserve">not only </w:t>
      </w:r>
      <w:r w:rsidR="00A30D18" w:rsidRPr="009F4FB7">
        <w:rPr>
          <w:rFonts w:cs="Times New Roman"/>
          <w:color w:val="000000" w:themeColor="text1"/>
          <w:szCs w:val="24"/>
        </w:rPr>
        <w:t>as</w:t>
      </w:r>
      <w:r w:rsidR="00E30128" w:rsidRPr="009F4FB7">
        <w:rPr>
          <w:rFonts w:cs="Times New Roman"/>
          <w:color w:val="000000" w:themeColor="text1"/>
          <w:szCs w:val="24"/>
        </w:rPr>
        <w:t xml:space="preserve"> </w:t>
      </w:r>
      <w:r w:rsidR="00A30D18" w:rsidRPr="009F4FB7">
        <w:rPr>
          <w:rFonts w:cs="Times New Roman"/>
          <w:color w:val="000000" w:themeColor="text1"/>
          <w:szCs w:val="24"/>
        </w:rPr>
        <w:t xml:space="preserve">a </w:t>
      </w:r>
      <w:r w:rsidR="000A4748" w:rsidRPr="009F4FB7">
        <w:rPr>
          <w:rFonts w:cs="Times New Roman"/>
          <w:color w:val="000000" w:themeColor="text1"/>
          <w:szCs w:val="24"/>
        </w:rPr>
        <w:t xml:space="preserve">variable selection </w:t>
      </w:r>
      <w:r w:rsidR="00A30D18" w:rsidRPr="009F4FB7">
        <w:rPr>
          <w:rFonts w:cs="Times New Roman"/>
          <w:color w:val="000000" w:themeColor="text1"/>
          <w:szCs w:val="24"/>
        </w:rPr>
        <w:t xml:space="preserve">procedure </w:t>
      </w:r>
      <w:r w:rsidR="00E30128" w:rsidRPr="009F4FB7">
        <w:rPr>
          <w:rFonts w:cs="Times New Roman"/>
          <w:color w:val="000000" w:themeColor="text1"/>
          <w:szCs w:val="24"/>
        </w:rPr>
        <w:t xml:space="preserve">but also as a model </w:t>
      </w:r>
      <w:r w:rsidR="00A30D18" w:rsidRPr="009F4FB7">
        <w:rPr>
          <w:rFonts w:cs="Times New Roman"/>
          <w:color w:val="000000" w:themeColor="text1"/>
          <w:szCs w:val="24"/>
        </w:rPr>
        <w:t>simplification</w:t>
      </w:r>
      <w:r w:rsidR="00E30128" w:rsidRPr="009F4FB7">
        <w:rPr>
          <w:rFonts w:cs="Times New Roman"/>
          <w:color w:val="000000" w:themeColor="text1"/>
          <w:szCs w:val="24"/>
        </w:rPr>
        <w:t xml:space="preserve"> strategy.</w:t>
      </w:r>
    </w:p>
    <w:p w:rsidR="00EE7CF5" w:rsidRPr="009F4FB7" w:rsidRDefault="00EE7CF5" w:rsidP="00324987">
      <w:pPr>
        <w:spacing w:after="0" w:line="360" w:lineRule="auto"/>
        <w:rPr>
          <w:rFonts w:cs="Times New Roman"/>
          <w:color w:val="000000" w:themeColor="text1"/>
          <w:szCs w:val="24"/>
        </w:rPr>
      </w:pPr>
    </w:p>
    <w:p w:rsidR="009B1AEA" w:rsidRPr="009F4FB7" w:rsidRDefault="00007713" w:rsidP="001C357A">
      <w:pPr>
        <w:spacing w:after="0" w:line="360" w:lineRule="auto"/>
        <w:rPr>
          <w:rFonts w:cs="Times New Roman"/>
          <w:color w:val="000000" w:themeColor="text1"/>
          <w:szCs w:val="24"/>
        </w:rPr>
      </w:pPr>
      <w:r w:rsidRPr="009F4FB7">
        <w:rPr>
          <w:rFonts w:cs="Times New Roman"/>
          <w:color w:val="000000" w:themeColor="text1"/>
          <w:szCs w:val="24"/>
        </w:rPr>
        <w:t>These studies incorporated p</w:t>
      </w:r>
      <w:r w:rsidR="0053061D" w:rsidRPr="009F4FB7">
        <w:rPr>
          <w:rFonts w:cs="Times New Roman"/>
          <w:color w:val="000000" w:themeColor="text1"/>
          <w:szCs w:val="24"/>
        </w:rPr>
        <w:t xml:space="preserve">rice </w:t>
      </w:r>
      <w:r w:rsidRPr="009F4FB7">
        <w:rPr>
          <w:rFonts w:cs="Times New Roman"/>
          <w:color w:val="000000" w:themeColor="text1"/>
          <w:szCs w:val="24"/>
        </w:rPr>
        <w:t xml:space="preserve">and promotional information to forecast retailer product sales. This is because price and promotion have strong impact on product sales. </w:t>
      </w:r>
      <w:r w:rsidR="00702A58" w:rsidRPr="009F4FB7">
        <w:rPr>
          <w:rFonts w:cs="Times New Roman"/>
          <w:color w:val="000000" w:themeColor="text1"/>
          <w:szCs w:val="24"/>
        </w:rPr>
        <w:t>A large number of studies has been devoted to exploring the mechanism of price and promotions. Some</w:t>
      </w:r>
      <w:r w:rsidRPr="009F4FB7">
        <w:rPr>
          <w:rFonts w:cs="Times New Roman"/>
          <w:color w:val="000000" w:themeColor="text1"/>
          <w:szCs w:val="24"/>
        </w:rPr>
        <w:t xml:space="preserve"> studies find that price and promotions </w:t>
      </w:r>
      <w:r w:rsidR="00CD0E5B" w:rsidRPr="009F4FB7">
        <w:rPr>
          <w:rFonts w:cs="Times New Roman"/>
          <w:color w:val="000000" w:themeColor="text1"/>
          <w:szCs w:val="24"/>
        </w:rPr>
        <w:t xml:space="preserve">significantly increase short-term sales </w:t>
      </w:r>
      <w:r w:rsidR="008C6A2F" w:rsidRPr="009F4FB7">
        <w:rPr>
          <w:rFonts w:cs="Times New Roman"/>
          <w:color w:val="000000" w:themeColor="text1"/>
          <w:szCs w:val="24"/>
        </w:rPr>
        <w:fldChar w:fldCharType="begin"/>
      </w:r>
      <w:r w:rsidR="008C6A2F" w:rsidRPr="009F4FB7">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9F4FB7">
        <w:rPr>
          <w:rFonts w:cs="Times New Roman"/>
          <w:color w:val="000000" w:themeColor="text1"/>
          <w:szCs w:val="24"/>
        </w:rPr>
        <w:fldChar w:fldCharType="separate"/>
      </w:r>
      <w:r w:rsidR="008C6A2F" w:rsidRPr="009F4FB7">
        <w:rPr>
          <w:rFonts w:cs="Times New Roman"/>
          <w:noProof/>
          <w:color w:val="000000" w:themeColor="text1"/>
          <w:szCs w:val="24"/>
        </w:rPr>
        <w:t>(</w:t>
      </w:r>
      <w:hyperlink w:anchor="_ENREF_11" w:tooltip="Blattberg, 1995 #36" w:history="1">
        <w:r w:rsidR="00E117CB" w:rsidRPr="009F4FB7">
          <w:rPr>
            <w:rFonts w:cs="Times New Roman"/>
            <w:noProof/>
            <w:color w:val="000000" w:themeColor="text1"/>
            <w:szCs w:val="24"/>
          </w:rPr>
          <w:t>Blattberg, Briesch et al. 1995</w:t>
        </w:r>
      </w:hyperlink>
      <w:r w:rsidR="008C6A2F" w:rsidRPr="009F4FB7">
        <w:rPr>
          <w:rFonts w:cs="Times New Roman"/>
          <w:noProof/>
          <w:color w:val="000000" w:themeColor="text1"/>
          <w:szCs w:val="24"/>
        </w:rPr>
        <w:t>)</w:t>
      </w:r>
      <w:r w:rsidR="008C6A2F" w:rsidRPr="009F4FB7">
        <w:rPr>
          <w:rFonts w:cs="Times New Roman"/>
          <w:color w:val="000000" w:themeColor="text1"/>
          <w:szCs w:val="24"/>
        </w:rPr>
        <w:fldChar w:fldCharType="end"/>
      </w:r>
      <w:r w:rsidR="00CD0E5B" w:rsidRPr="009F4FB7">
        <w:rPr>
          <w:rFonts w:cs="Times New Roman"/>
          <w:color w:val="000000" w:themeColor="text1"/>
          <w:szCs w:val="24"/>
        </w:rPr>
        <w:t xml:space="preserve">, exhibit (asymmetrical) competitive effect </w:t>
      </w:r>
      <w:r w:rsidR="00C05094"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 </w:instrText>
      </w:r>
      <w:r w:rsidR="00161F6F"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DATA </w:instrText>
      </w:r>
      <w:r w:rsidR="00161F6F" w:rsidRPr="009F4FB7">
        <w:rPr>
          <w:rFonts w:cs="Times New Roman"/>
          <w:color w:val="000000" w:themeColor="text1"/>
          <w:szCs w:val="24"/>
        </w:rPr>
      </w:r>
      <w:r w:rsidR="00161F6F" w:rsidRPr="009F4FB7">
        <w:rPr>
          <w:rFonts w:cs="Times New Roman"/>
          <w:color w:val="000000" w:themeColor="text1"/>
          <w:szCs w:val="24"/>
        </w:rPr>
        <w:fldChar w:fldCharType="end"/>
      </w:r>
      <w:r w:rsidR="00C05094" w:rsidRPr="009F4FB7">
        <w:rPr>
          <w:rFonts w:cs="Times New Roman"/>
          <w:color w:val="000000" w:themeColor="text1"/>
          <w:szCs w:val="24"/>
        </w:rPr>
      </w:r>
      <w:r w:rsidR="00C05094" w:rsidRPr="009F4FB7">
        <w:rPr>
          <w:rFonts w:cs="Times New Roman"/>
          <w:color w:val="000000" w:themeColor="text1"/>
          <w:szCs w:val="24"/>
        </w:rPr>
        <w:fldChar w:fldCharType="separate"/>
      </w:r>
      <w:r w:rsidR="00CD0E5B" w:rsidRPr="009F4FB7">
        <w:rPr>
          <w:rFonts w:cs="Times New Roman"/>
          <w:noProof/>
          <w:color w:val="000000" w:themeColor="text1"/>
          <w:szCs w:val="24"/>
        </w:rPr>
        <w:t>(</w:t>
      </w:r>
      <w:hyperlink w:anchor="_ENREF_79" w:tooltip="Wittink, 1988 #163" w:history="1">
        <w:r w:rsidR="00E117CB" w:rsidRPr="009F4FB7">
          <w:rPr>
            <w:rFonts w:cs="Times New Roman"/>
            <w:noProof/>
            <w:color w:val="000000" w:themeColor="text1"/>
            <w:szCs w:val="24"/>
          </w:rPr>
          <w:t>Wittink, Addona et al. 1988</w:t>
        </w:r>
      </w:hyperlink>
      <w:r w:rsidR="00CD0E5B" w:rsidRPr="009F4FB7">
        <w:rPr>
          <w:rFonts w:cs="Times New Roman"/>
          <w:noProof/>
          <w:color w:val="000000" w:themeColor="text1"/>
          <w:szCs w:val="24"/>
        </w:rPr>
        <w:t xml:space="preserve">, </w:t>
      </w:r>
      <w:hyperlink w:anchor="_ENREF_27" w:tooltip="Dekimpe, 1999 #92" w:history="1">
        <w:r w:rsidR="00E117CB" w:rsidRPr="009F4FB7">
          <w:rPr>
            <w:rFonts w:cs="Times New Roman"/>
            <w:noProof/>
            <w:color w:val="000000" w:themeColor="text1"/>
            <w:szCs w:val="24"/>
          </w:rPr>
          <w:t>Dekimpe, Hanssens et al. 1999</w:t>
        </w:r>
      </w:hyperlink>
      <w:r w:rsidR="00CD0E5B" w:rsidRPr="009F4FB7">
        <w:rPr>
          <w:rFonts w:cs="Times New Roman"/>
          <w:noProof/>
          <w:color w:val="000000" w:themeColor="text1"/>
          <w:szCs w:val="24"/>
        </w:rPr>
        <w:t xml:space="preserve">, </w:t>
      </w:r>
      <w:hyperlink w:anchor="_ENREF_74" w:tooltip="Wedel, 2004 #6" w:history="1">
        <w:r w:rsidR="00E117CB" w:rsidRPr="009F4FB7">
          <w:rPr>
            <w:rFonts w:cs="Times New Roman"/>
            <w:noProof/>
            <w:color w:val="000000" w:themeColor="text1"/>
            <w:szCs w:val="24"/>
          </w:rPr>
          <w:t>Wedel and Zhang 2004</w:t>
        </w:r>
      </w:hyperlink>
      <w:r w:rsidR="00CD0E5B" w:rsidRPr="009F4FB7">
        <w:rPr>
          <w:rFonts w:cs="Times New Roman"/>
          <w:noProof/>
          <w:color w:val="000000" w:themeColor="text1"/>
          <w:szCs w:val="24"/>
        </w:rPr>
        <w:t xml:space="preserve">, </w:t>
      </w:r>
      <w:hyperlink w:anchor="_ENREF_5" w:tooltip="Andrews, 2008 #717" w:history="1">
        <w:r w:rsidR="00E117CB" w:rsidRPr="009F4FB7">
          <w:rPr>
            <w:rFonts w:cs="Times New Roman"/>
            <w:noProof/>
            <w:color w:val="000000" w:themeColor="text1"/>
            <w:szCs w:val="24"/>
          </w:rPr>
          <w:t>Andrews, Currim et al. 2008</w:t>
        </w:r>
      </w:hyperlink>
      <w:r w:rsidR="00CD0E5B" w:rsidRPr="009F4FB7">
        <w:rPr>
          <w:rFonts w:cs="Times New Roman"/>
          <w:noProof/>
          <w:color w:val="000000" w:themeColor="text1"/>
          <w:szCs w:val="24"/>
        </w:rPr>
        <w:t>)</w:t>
      </w:r>
      <w:r w:rsidR="00C05094" w:rsidRPr="009F4FB7">
        <w:rPr>
          <w:rFonts w:cs="Times New Roman"/>
          <w:color w:val="000000" w:themeColor="text1"/>
          <w:szCs w:val="24"/>
        </w:rPr>
        <w:fldChar w:fldCharType="end"/>
      </w:r>
      <w:r w:rsidR="00CD0E5B" w:rsidRPr="009F4FB7">
        <w:rPr>
          <w:rFonts w:cs="Times New Roman"/>
          <w:color w:val="000000" w:themeColor="text1"/>
          <w:szCs w:val="24"/>
        </w:rPr>
        <w:t>, lead to purchase acceleration and anticipation</w:t>
      </w:r>
      <w:r w:rsidR="00C05094" w:rsidRPr="009F4FB7">
        <w:rPr>
          <w:rFonts w:cs="Times New Roman"/>
          <w:color w:val="000000" w:themeColor="text1"/>
          <w:szCs w:val="24"/>
        </w:rPr>
        <w:t xml:space="preserve"> </w:t>
      </w:r>
      <w:r w:rsidR="00C05094" w:rsidRPr="009F4FB7">
        <w:rPr>
          <w:rFonts w:cs="Times New Roman"/>
          <w:color w:val="000000" w:themeColor="text1"/>
          <w:szCs w:val="24"/>
        </w:rPr>
        <w:fldChar w:fldCharType="begin"/>
      </w:r>
      <w:r w:rsidR="00161F6F" w:rsidRPr="009F4FB7">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9F4FB7">
        <w:rPr>
          <w:rFonts w:cs="Times New Roman"/>
          <w:color w:val="000000" w:themeColor="text1"/>
          <w:szCs w:val="24"/>
        </w:rPr>
        <w:fldChar w:fldCharType="separate"/>
      </w:r>
      <w:r w:rsidR="00C05094" w:rsidRPr="009F4FB7">
        <w:rPr>
          <w:rFonts w:cs="Times New Roman"/>
          <w:noProof/>
          <w:color w:val="000000" w:themeColor="text1"/>
          <w:szCs w:val="24"/>
        </w:rPr>
        <w:t>(</w:t>
      </w:r>
      <w:hyperlink w:anchor="_ENREF_72" w:tooltip="Van Heerde, 2003 #49" w:history="1">
        <w:r w:rsidR="00E117CB" w:rsidRPr="009F4FB7">
          <w:rPr>
            <w:rFonts w:cs="Times New Roman"/>
            <w:noProof/>
            <w:color w:val="000000" w:themeColor="text1"/>
            <w:szCs w:val="24"/>
          </w:rPr>
          <w:t>Van Heerde, Gupta et al. 2003</w:t>
        </w:r>
      </w:hyperlink>
      <w:r w:rsidR="00C05094" w:rsidRPr="009F4FB7">
        <w:rPr>
          <w:rFonts w:cs="Times New Roman"/>
          <w:noProof/>
          <w:color w:val="000000" w:themeColor="text1"/>
          <w:szCs w:val="24"/>
        </w:rPr>
        <w:t xml:space="preserve">, </w:t>
      </w:r>
      <w:hyperlink w:anchor="_ENREF_46" w:tooltip="Mace, 2004 #20" w:history="1">
        <w:r w:rsidR="00E117CB" w:rsidRPr="009F4FB7">
          <w:rPr>
            <w:rFonts w:cs="Times New Roman"/>
            <w:noProof/>
            <w:color w:val="000000" w:themeColor="text1"/>
            <w:szCs w:val="24"/>
          </w:rPr>
          <w:t>Mace and Neslin 2004</w:t>
        </w:r>
      </w:hyperlink>
      <w:r w:rsidR="00C05094" w:rsidRPr="009F4FB7">
        <w:rPr>
          <w:rFonts w:cs="Times New Roman"/>
          <w:noProof/>
          <w:color w:val="000000" w:themeColor="text1"/>
          <w:szCs w:val="24"/>
        </w:rPr>
        <w:t>)</w:t>
      </w:r>
      <w:r w:rsidR="00C05094" w:rsidRPr="009F4FB7">
        <w:rPr>
          <w:rFonts w:cs="Times New Roman"/>
          <w:color w:val="000000" w:themeColor="text1"/>
          <w:szCs w:val="24"/>
        </w:rPr>
        <w:fldChar w:fldCharType="end"/>
      </w:r>
      <w:r w:rsidR="009409F9" w:rsidRPr="009F4FB7">
        <w:rPr>
          <w:rFonts w:cs="Times New Roman"/>
          <w:color w:val="000000" w:themeColor="text1"/>
          <w:szCs w:val="24"/>
        </w:rPr>
        <w:t>.</w:t>
      </w:r>
      <w:r w:rsidR="008C6A2F" w:rsidRPr="009F4FB7">
        <w:rPr>
          <w:rFonts w:cs="Times New Roman"/>
          <w:color w:val="000000" w:themeColor="text1"/>
          <w:szCs w:val="24"/>
        </w:rPr>
        <w:t xml:space="preserve"> </w:t>
      </w:r>
    </w:p>
    <w:p w:rsidR="009B1AEA" w:rsidRPr="009F4FB7" w:rsidRDefault="009B1AEA" w:rsidP="001C357A">
      <w:pPr>
        <w:spacing w:after="0" w:line="360" w:lineRule="auto"/>
        <w:rPr>
          <w:rFonts w:cs="Times New Roman"/>
          <w:color w:val="000000" w:themeColor="text1"/>
          <w:szCs w:val="24"/>
        </w:rPr>
      </w:pPr>
    </w:p>
    <w:p w:rsidR="005A023C" w:rsidRPr="009F4FB7" w:rsidRDefault="003B5C7E" w:rsidP="001C357A">
      <w:pPr>
        <w:spacing w:after="0" w:line="360" w:lineRule="auto"/>
        <w:rPr>
          <w:rFonts w:cs="Times New Roman"/>
          <w:color w:val="000000" w:themeColor="text1"/>
          <w:szCs w:val="24"/>
        </w:rPr>
      </w:pPr>
      <w:r w:rsidRPr="009F4FB7">
        <w:rPr>
          <w:rFonts w:cs="Times New Roman"/>
          <w:color w:val="000000" w:themeColor="text1"/>
          <w:szCs w:val="24"/>
        </w:rPr>
        <w:t>Other</w:t>
      </w:r>
      <w:r w:rsidR="00A34FAA" w:rsidRPr="009F4FB7">
        <w:rPr>
          <w:rFonts w:cs="Times New Roman"/>
          <w:color w:val="000000" w:themeColor="text1"/>
          <w:szCs w:val="24"/>
        </w:rPr>
        <w:t xml:space="preserve"> studies</w:t>
      </w:r>
      <w:r w:rsidRPr="009F4FB7">
        <w:rPr>
          <w:rFonts w:cs="Times New Roman"/>
          <w:color w:val="000000" w:themeColor="text1"/>
          <w:szCs w:val="24"/>
        </w:rPr>
        <w:t xml:space="preserve"> </w:t>
      </w:r>
      <w:r w:rsidR="005A023C" w:rsidRPr="009F4FB7">
        <w:rPr>
          <w:rFonts w:cs="Times New Roman"/>
          <w:color w:val="000000" w:themeColor="text1"/>
          <w:szCs w:val="24"/>
        </w:rPr>
        <w:t>reveal that the effect of prices and promotions may change over time</w:t>
      </w:r>
      <w:r w:rsidR="005A023C" w:rsidRPr="009F4FB7">
        <w:rPr>
          <w:rFonts w:cs="Times New Roman"/>
          <w:bCs/>
          <w:color w:val="000000" w:themeColor="text1"/>
        </w:rPr>
        <w:t xml:space="preserve"> </w:t>
      </w:r>
      <w:r w:rsidR="00E446EB"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 </w:instrText>
      </w:r>
      <w:r w:rsidR="00161F6F"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DATA </w:instrText>
      </w:r>
      <w:r w:rsidR="00161F6F" w:rsidRPr="009F4FB7">
        <w:rPr>
          <w:rFonts w:cs="Times New Roman"/>
          <w:bCs/>
          <w:color w:val="000000" w:themeColor="text1"/>
        </w:rPr>
      </w:r>
      <w:r w:rsidR="00161F6F" w:rsidRPr="009F4FB7">
        <w:rPr>
          <w:rFonts w:cs="Times New Roman"/>
          <w:bCs/>
          <w:color w:val="000000" w:themeColor="text1"/>
        </w:rPr>
        <w:fldChar w:fldCharType="end"/>
      </w:r>
      <w:r w:rsidR="00E446EB" w:rsidRPr="009F4FB7">
        <w:rPr>
          <w:rFonts w:cs="Times New Roman"/>
          <w:bCs/>
          <w:color w:val="000000" w:themeColor="text1"/>
        </w:rPr>
      </w:r>
      <w:r w:rsidR="00E446EB" w:rsidRPr="009F4FB7">
        <w:rPr>
          <w:rFonts w:cs="Times New Roman"/>
          <w:bCs/>
          <w:color w:val="000000" w:themeColor="text1"/>
        </w:rPr>
        <w:fldChar w:fldCharType="separate"/>
      </w:r>
      <w:r w:rsidR="00E446EB" w:rsidRPr="009F4FB7">
        <w:rPr>
          <w:rFonts w:cs="Times New Roman"/>
          <w:bCs/>
          <w:noProof/>
          <w:color w:val="000000" w:themeColor="text1"/>
        </w:rPr>
        <w:t xml:space="preserve">(e.g. </w:t>
      </w:r>
      <w:hyperlink w:anchor="_ENREF_43" w:tooltip="Little, 1966 #688" w:history="1">
        <w:r w:rsidR="00E117CB" w:rsidRPr="009F4FB7">
          <w:rPr>
            <w:rFonts w:cs="Times New Roman"/>
            <w:bCs/>
            <w:noProof/>
            <w:color w:val="000000" w:themeColor="text1"/>
          </w:rPr>
          <w:t>Little 1966</w:t>
        </w:r>
      </w:hyperlink>
      <w:r w:rsidR="00E446EB" w:rsidRPr="009F4FB7">
        <w:rPr>
          <w:rFonts w:cs="Times New Roman"/>
          <w:bCs/>
          <w:noProof/>
          <w:color w:val="000000" w:themeColor="text1"/>
        </w:rPr>
        <w:t xml:space="preserve">, </w:t>
      </w:r>
      <w:hyperlink w:anchor="_ENREF_52" w:tooltip="Morrison, 1966 #691" w:history="1">
        <w:r w:rsidR="00E117CB" w:rsidRPr="009F4FB7">
          <w:rPr>
            <w:rFonts w:cs="Times New Roman"/>
            <w:bCs/>
            <w:noProof/>
            <w:color w:val="000000" w:themeColor="text1"/>
          </w:rPr>
          <w:t>Morrison 1966</w:t>
        </w:r>
      </w:hyperlink>
      <w:r w:rsidR="00E446EB" w:rsidRPr="009F4FB7">
        <w:rPr>
          <w:rFonts w:cs="Times New Roman"/>
          <w:bCs/>
          <w:noProof/>
          <w:color w:val="000000" w:themeColor="text1"/>
        </w:rPr>
        <w:t xml:space="preserve">, </w:t>
      </w:r>
      <w:hyperlink w:anchor="_ENREF_55" w:tooltip="Myers, 1970 #693" w:history="1">
        <w:r w:rsidR="00E117CB" w:rsidRPr="009F4FB7">
          <w:rPr>
            <w:rFonts w:cs="Times New Roman"/>
            <w:bCs/>
            <w:noProof/>
            <w:color w:val="000000" w:themeColor="text1"/>
          </w:rPr>
          <w:t>Myers and Nicosia 1970</w:t>
        </w:r>
      </w:hyperlink>
      <w:r w:rsidR="00E446EB" w:rsidRPr="009F4FB7">
        <w:rPr>
          <w:rFonts w:cs="Times New Roman"/>
          <w:bCs/>
          <w:noProof/>
          <w:color w:val="000000" w:themeColor="text1"/>
        </w:rPr>
        <w:t xml:space="preserve">, </w:t>
      </w:r>
      <w:hyperlink w:anchor="_ENREF_54" w:tooltip="Myers, 1971 #692" w:history="1">
        <w:r w:rsidR="00E117CB" w:rsidRPr="009F4FB7">
          <w:rPr>
            <w:rFonts w:cs="Times New Roman"/>
            <w:bCs/>
            <w:noProof/>
            <w:color w:val="000000" w:themeColor="text1"/>
          </w:rPr>
          <w:t>Myers 1971</w:t>
        </w:r>
      </w:hyperlink>
      <w:r w:rsidR="00E446EB" w:rsidRPr="009F4FB7">
        <w:rPr>
          <w:rFonts w:cs="Times New Roman"/>
          <w:bCs/>
          <w:noProof/>
          <w:color w:val="000000" w:themeColor="text1"/>
        </w:rPr>
        <w:t xml:space="preserve">, </w:t>
      </w:r>
      <w:hyperlink w:anchor="_ENREF_39" w:tooltip="Houston, 1975 #687" w:history="1">
        <w:r w:rsidR="00E117CB" w:rsidRPr="009F4FB7">
          <w:rPr>
            <w:rFonts w:cs="Times New Roman"/>
            <w:bCs/>
            <w:noProof/>
            <w:color w:val="000000" w:themeColor="text1"/>
          </w:rPr>
          <w:t>Houston and Weiss 1975</w:t>
        </w:r>
      </w:hyperlink>
      <w:r w:rsidR="00E446EB" w:rsidRPr="009F4FB7">
        <w:rPr>
          <w:rFonts w:cs="Times New Roman"/>
          <w:bCs/>
          <w:noProof/>
          <w:color w:val="000000" w:themeColor="text1"/>
        </w:rPr>
        <w:t xml:space="preserve">, </w:t>
      </w:r>
      <w:hyperlink w:anchor="_ENREF_51" w:tooltip="Monroe, 1975 #690" w:history="1">
        <w:r w:rsidR="00E117CB" w:rsidRPr="009F4FB7">
          <w:rPr>
            <w:rFonts w:cs="Times New Roman"/>
            <w:bCs/>
            <w:noProof/>
            <w:color w:val="000000" w:themeColor="text1"/>
          </w:rPr>
          <w:t>Monroe and Guiltinan 1975</w:t>
        </w:r>
      </w:hyperlink>
      <w:r w:rsidR="00E446EB" w:rsidRPr="009F4FB7">
        <w:rPr>
          <w:rFonts w:cs="Times New Roman"/>
          <w:bCs/>
          <w:noProof/>
          <w:color w:val="000000" w:themeColor="text1"/>
        </w:rPr>
        <w:t xml:space="preserve">, </w:t>
      </w:r>
      <w:hyperlink w:anchor="_ENREF_50" w:tooltip="Moinpour, 1976 #689" w:history="1">
        <w:r w:rsidR="00E117CB" w:rsidRPr="009F4FB7">
          <w:rPr>
            <w:rFonts w:cs="Times New Roman"/>
            <w:bCs/>
            <w:noProof/>
            <w:color w:val="000000" w:themeColor="text1"/>
          </w:rPr>
          <w:t>Moinpour, McCullough et al. 1976</w:t>
        </w:r>
      </w:hyperlink>
      <w:r w:rsidR="00E446EB" w:rsidRPr="009F4FB7">
        <w:rPr>
          <w:rFonts w:cs="Times New Roman"/>
          <w:bCs/>
          <w:noProof/>
          <w:color w:val="000000" w:themeColor="text1"/>
        </w:rPr>
        <w:t xml:space="preserve">, </w:t>
      </w:r>
      <w:hyperlink w:anchor="_ENREF_76" w:tooltip="Wildt, 1976 #635" w:history="1">
        <w:r w:rsidR="00E117CB" w:rsidRPr="009F4FB7">
          <w:rPr>
            <w:rFonts w:cs="Times New Roman"/>
            <w:bCs/>
            <w:noProof/>
            <w:color w:val="000000" w:themeColor="text1"/>
          </w:rPr>
          <w:t>Wildt 1976</w:t>
        </w:r>
      </w:hyperlink>
      <w:r w:rsidR="00E446EB" w:rsidRPr="009F4FB7">
        <w:rPr>
          <w:rFonts w:cs="Times New Roman"/>
          <w:bCs/>
          <w:noProof/>
          <w:color w:val="000000" w:themeColor="text1"/>
        </w:rPr>
        <w:t xml:space="preserve">, </w:t>
      </w:r>
      <w:hyperlink w:anchor="_ENREF_75" w:tooltip="Wichern, 1977 #694" w:history="1">
        <w:r w:rsidR="00E117CB" w:rsidRPr="009F4FB7">
          <w:rPr>
            <w:rFonts w:cs="Times New Roman"/>
            <w:bCs/>
            <w:noProof/>
            <w:color w:val="000000" w:themeColor="text1"/>
          </w:rPr>
          <w:t>Wichern and Jones 1977</w:t>
        </w:r>
      </w:hyperlink>
      <w:r w:rsidR="00E446EB" w:rsidRPr="009F4FB7">
        <w:rPr>
          <w:rFonts w:cs="Times New Roman"/>
          <w:bCs/>
          <w:noProof/>
          <w:color w:val="000000" w:themeColor="text1"/>
        </w:rPr>
        <w:t xml:space="preserve">, </w:t>
      </w:r>
      <w:hyperlink w:anchor="_ENREF_78" w:tooltip="Winer, 1979 #221" w:history="1">
        <w:r w:rsidR="00E117CB" w:rsidRPr="009F4FB7">
          <w:rPr>
            <w:rFonts w:cs="Times New Roman"/>
            <w:bCs/>
            <w:noProof/>
            <w:color w:val="000000" w:themeColor="text1"/>
          </w:rPr>
          <w:t>Winer 1979</w:t>
        </w:r>
      </w:hyperlink>
      <w:r w:rsidR="00E446EB" w:rsidRPr="009F4FB7">
        <w:rPr>
          <w:rFonts w:cs="Times New Roman"/>
          <w:bCs/>
          <w:noProof/>
          <w:color w:val="000000" w:themeColor="text1"/>
        </w:rPr>
        <w:t xml:space="preserve">, </w:t>
      </w:r>
      <w:hyperlink w:anchor="_ENREF_47" w:tooltip="Mahajan, 1980 #220" w:history="1">
        <w:r w:rsidR="00E117CB" w:rsidRPr="009F4FB7">
          <w:rPr>
            <w:rFonts w:cs="Times New Roman"/>
            <w:bCs/>
            <w:noProof/>
            <w:color w:val="000000" w:themeColor="text1"/>
          </w:rPr>
          <w:t>Mahajan, Bretschneider et al. 1980</w:t>
        </w:r>
      </w:hyperlink>
      <w:r w:rsidR="00E446EB" w:rsidRPr="009F4FB7">
        <w:rPr>
          <w:rFonts w:cs="Times New Roman"/>
          <w:bCs/>
          <w:noProof/>
          <w:color w:val="000000" w:themeColor="text1"/>
        </w:rPr>
        <w:t>)</w:t>
      </w:r>
      <w:r w:rsidR="00E446EB" w:rsidRPr="009F4FB7">
        <w:rPr>
          <w:rFonts w:cs="Times New Roman"/>
          <w:bCs/>
          <w:color w:val="000000" w:themeColor="text1"/>
        </w:rPr>
        <w:fldChar w:fldCharType="end"/>
      </w:r>
      <w:r w:rsidR="00E446EB" w:rsidRPr="009F4FB7">
        <w:rPr>
          <w:rFonts w:cs="Times New Roman"/>
          <w:bCs/>
          <w:color w:val="000000" w:themeColor="text1"/>
        </w:rPr>
        <w:t xml:space="preserve">. </w:t>
      </w:r>
      <w:r w:rsidR="001C357A" w:rsidRPr="009F4FB7">
        <w:rPr>
          <w:rFonts w:cs="Times New Roman"/>
          <w:bCs/>
          <w:color w:val="000000" w:themeColor="text1"/>
        </w:rPr>
        <w:t xml:space="preserve"> </w:t>
      </w:r>
      <w:hyperlink w:anchor="_ENREF_76" w:tooltip="Wildt, 1976 #635"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1976)</w:t>
        </w:r>
        <w:r w:rsidR="00E117CB" w:rsidRPr="009F4FB7">
          <w:rPr>
            <w:rFonts w:cs="Times New Roman"/>
            <w:bCs/>
            <w:color w:val="000000" w:themeColor="text1"/>
          </w:rPr>
          <w:fldChar w:fldCharType="end"/>
        </w:r>
      </w:hyperlink>
      <w:r w:rsidR="001C357A" w:rsidRPr="009F4FB7">
        <w:rPr>
          <w:rFonts w:cs="Times New Roman"/>
          <w:bCs/>
          <w:color w:val="000000" w:themeColor="text1"/>
        </w:rPr>
        <w:t xml:space="preserve"> and </w:t>
      </w:r>
      <w:hyperlink w:anchor="_ENREF_77" w:tooltip="Wildt, 1983 #218"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and Winer (1983)</w:t>
        </w:r>
        <w:r w:rsidR="00E117CB" w:rsidRPr="009F4FB7">
          <w:rPr>
            <w:rFonts w:cs="Times New Roman"/>
            <w:bCs/>
            <w:color w:val="000000" w:themeColor="text1"/>
          </w:rPr>
          <w:fldChar w:fldCharType="end"/>
        </w:r>
      </w:hyperlink>
      <w:r w:rsidR="001C357A" w:rsidRPr="009F4FB7">
        <w:rPr>
          <w:rFonts w:cs="Times New Roman"/>
          <w:color w:val="000000" w:themeColor="text1"/>
          <w:szCs w:val="24"/>
        </w:rPr>
        <w:t xml:space="preserve"> attribute the change of the effect of the marketing activities to the change of economic conditions, </w:t>
      </w:r>
      <w:r w:rsidR="005A023C" w:rsidRPr="009F4FB7">
        <w:rPr>
          <w:rFonts w:cs="Times New Roman"/>
          <w:color w:val="000000" w:themeColor="text1"/>
          <w:szCs w:val="24"/>
        </w:rPr>
        <w:t xml:space="preserve">consumer tastes, and </w:t>
      </w:r>
      <w:r w:rsidR="001C357A" w:rsidRPr="009F4FB7">
        <w:rPr>
          <w:rFonts w:cs="Times New Roman"/>
          <w:color w:val="000000" w:themeColor="text1"/>
          <w:szCs w:val="24"/>
        </w:rPr>
        <w:t>competition situations</w:t>
      </w:r>
      <w:r w:rsidR="005A023C" w:rsidRPr="009F4FB7">
        <w:rPr>
          <w:rFonts w:cs="Times New Roman"/>
          <w:color w:val="000000" w:themeColor="text1"/>
          <w:szCs w:val="24"/>
        </w:rPr>
        <w:t xml:space="preserve"> etc. Customers may </w:t>
      </w:r>
      <w:r w:rsidR="001C357A" w:rsidRPr="009F4FB7">
        <w:rPr>
          <w:rFonts w:cs="Times New Roman"/>
          <w:color w:val="000000" w:themeColor="text1"/>
          <w:szCs w:val="24"/>
        </w:rPr>
        <w:t>price reductions and sales promotions</w:t>
      </w:r>
      <w:r w:rsidR="005A023C" w:rsidRPr="009F4FB7">
        <w:rPr>
          <w:rFonts w:cs="Times New Roman"/>
          <w:color w:val="000000" w:themeColor="text1"/>
          <w:szCs w:val="24"/>
        </w:rPr>
        <w:t xml:space="preserve"> </w:t>
      </w:r>
      <w:r w:rsidR="001C357A" w:rsidRPr="009F4FB7">
        <w:rPr>
          <w:rFonts w:cs="Times New Roman"/>
          <w:color w:val="000000" w:themeColor="text1"/>
          <w:szCs w:val="24"/>
        </w:rPr>
        <w:t xml:space="preserve">more attractive when there is </w:t>
      </w:r>
      <w:r w:rsidR="005A023C" w:rsidRPr="009F4FB7">
        <w:rPr>
          <w:rFonts w:cs="Times New Roman"/>
          <w:color w:val="000000" w:themeColor="text1"/>
          <w:szCs w:val="24"/>
        </w:rPr>
        <w:t xml:space="preserve">an economic crunch. </w:t>
      </w:r>
      <w:r w:rsidR="001C357A" w:rsidRPr="009F4FB7">
        <w:rPr>
          <w:rFonts w:cs="Times New Roman"/>
          <w:color w:val="000000" w:themeColor="text1"/>
          <w:szCs w:val="24"/>
        </w:rPr>
        <w:t>C</w:t>
      </w:r>
      <w:r w:rsidR="001C357A" w:rsidRPr="009F4FB7">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w:t>
      </w:r>
      <w:r w:rsidR="001C357A" w:rsidRPr="009F4FB7">
        <w:rPr>
          <w:rFonts w:cs="Times New Roman"/>
          <w:bCs/>
          <w:color w:val="000000" w:themeColor="text1"/>
          <w:szCs w:val="24"/>
        </w:rPr>
        <w:lastRenderedPageBreak/>
        <w:t xml:space="preserve">they reach a different social status or decide to adopt a different lifestyle </w:t>
      </w:r>
      <w:r w:rsidR="001C357A" w:rsidRPr="009F4FB7">
        <w:rPr>
          <w:rFonts w:cs="Times New Roman"/>
          <w:bCs/>
          <w:color w:val="000000" w:themeColor="text1"/>
          <w:szCs w:val="24"/>
        </w:rPr>
        <w:fldChar w:fldCharType="begin"/>
      </w:r>
      <w:r w:rsidR="001C357A"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9F4FB7">
        <w:rPr>
          <w:rFonts w:cs="Times New Roman"/>
          <w:bCs/>
          <w:color w:val="000000" w:themeColor="text1"/>
          <w:szCs w:val="24"/>
        </w:rPr>
        <w:fldChar w:fldCharType="separate"/>
      </w:r>
      <w:r w:rsidR="001C357A"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1C357A" w:rsidRPr="009F4FB7">
        <w:rPr>
          <w:rFonts w:cs="Times New Roman"/>
          <w:bCs/>
          <w:noProof/>
          <w:color w:val="000000" w:themeColor="text1"/>
          <w:szCs w:val="24"/>
        </w:rPr>
        <w:t>)</w:t>
      </w:r>
      <w:r w:rsidR="001C357A" w:rsidRPr="009F4FB7">
        <w:rPr>
          <w:rFonts w:cs="Times New Roman"/>
          <w:bCs/>
          <w:color w:val="000000" w:themeColor="text1"/>
          <w:szCs w:val="24"/>
        </w:rPr>
        <w:fldChar w:fldCharType="end"/>
      </w:r>
      <w:r w:rsidR="001C357A" w:rsidRPr="009F4FB7">
        <w:rPr>
          <w:rFonts w:cs="Times New Roman"/>
          <w:bCs/>
          <w:color w:val="000000" w:themeColor="text1"/>
          <w:szCs w:val="24"/>
        </w:rPr>
        <w:t xml:space="preserve">. Research at the store level also find that </w:t>
      </w:r>
      <w:r w:rsidR="001C357A" w:rsidRPr="009F4FB7">
        <w:rPr>
          <w:rFonts w:cs="Times New Roman"/>
          <w:color w:val="000000" w:themeColor="text1"/>
          <w:szCs w:val="24"/>
        </w:rPr>
        <w:t xml:space="preserve">introductions of new products (e.g., the store-owned brand) decrease promotional elasticities of premium national brands and increase promotional elasticities of the second tier national brands </w:t>
      </w:r>
      <w:r w:rsidR="001C357A" w:rsidRPr="009F4FB7">
        <w:rPr>
          <w:rFonts w:cs="Times New Roman"/>
          <w:color w:val="000000" w:themeColor="text1"/>
          <w:szCs w:val="24"/>
        </w:rPr>
        <w:fldChar w:fldCharType="begin"/>
      </w:r>
      <w:r w:rsidR="001C357A" w:rsidRPr="009F4FB7">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9F4FB7">
        <w:rPr>
          <w:rFonts w:cs="Times New Roman"/>
          <w:color w:val="000000" w:themeColor="text1"/>
          <w:szCs w:val="24"/>
        </w:rPr>
        <w:fldChar w:fldCharType="separate"/>
      </w:r>
      <w:r w:rsidR="001C357A" w:rsidRPr="009F4FB7">
        <w:rPr>
          <w:rFonts w:cs="Times New Roman"/>
          <w:noProof/>
          <w:color w:val="000000" w:themeColor="text1"/>
          <w:szCs w:val="24"/>
        </w:rPr>
        <w:t>(</w:t>
      </w:r>
      <w:hyperlink w:anchor="_ENREF_56" w:tooltip="Nijs, 2001 #45" w:history="1">
        <w:r w:rsidR="00E117CB" w:rsidRPr="009F4FB7">
          <w:rPr>
            <w:rFonts w:cs="Times New Roman"/>
            <w:noProof/>
            <w:color w:val="000000" w:themeColor="text1"/>
            <w:szCs w:val="24"/>
          </w:rPr>
          <w:t>Nijs, Dekimpe et al. 2001</w:t>
        </w:r>
      </w:hyperlink>
      <w:r w:rsidR="001C357A" w:rsidRPr="009F4FB7">
        <w:rPr>
          <w:rFonts w:cs="Times New Roman"/>
          <w:noProof/>
          <w:color w:val="000000" w:themeColor="text1"/>
          <w:szCs w:val="24"/>
        </w:rPr>
        <w:t xml:space="preserve">, </w:t>
      </w:r>
      <w:hyperlink w:anchor="_ENREF_73" w:tooltip="Van Heerde, 2008 #640" w:history="1">
        <w:r w:rsidR="00E117CB" w:rsidRPr="009F4FB7">
          <w:rPr>
            <w:rFonts w:cs="Times New Roman"/>
            <w:noProof/>
            <w:color w:val="000000" w:themeColor="text1"/>
            <w:szCs w:val="24"/>
          </w:rPr>
          <w:t>Van Heerde, Srinivasan et al. 2008</w:t>
        </w:r>
      </w:hyperlink>
      <w:r w:rsidR="001C357A" w:rsidRPr="009F4FB7">
        <w:rPr>
          <w:rFonts w:cs="Times New Roman"/>
          <w:noProof/>
          <w:color w:val="000000" w:themeColor="text1"/>
          <w:szCs w:val="24"/>
        </w:rPr>
        <w:t>)</w:t>
      </w:r>
      <w:r w:rsidR="001C357A" w:rsidRPr="009F4FB7">
        <w:rPr>
          <w:rFonts w:cs="Times New Roman"/>
          <w:color w:val="000000" w:themeColor="text1"/>
          <w:szCs w:val="24"/>
        </w:rPr>
        <w:fldChar w:fldCharType="end"/>
      </w:r>
      <w:r w:rsidR="001C357A" w:rsidRPr="009F4FB7">
        <w:rPr>
          <w:rFonts w:cs="Times New Roman"/>
          <w:color w:val="000000" w:themeColor="text1"/>
          <w:szCs w:val="24"/>
        </w:rPr>
        <w:t xml:space="preserve">. </w:t>
      </w:r>
      <w:r w:rsidR="001B445D" w:rsidRPr="009F4FB7">
        <w:rPr>
          <w:rFonts w:cs="Times New Roman"/>
          <w:color w:val="000000" w:themeColor="text1"/>
          <w:szCs w:val="24"/>
        </w:rPr>
        <w:t>Lastly, t</w:t>
      </w:r>
      <w:r w:rsidR="005A023C" w:rsidRPr="009F4FB7">
        <w:rPr>
          <w:rFonts w:cs="Times New Roman"/>
          <w:bCs/>
          <w:color w:val="000000" w:themeColor="text1"/>
        </w:rPr>
        <w:t xml:space="preserve">he </w:t>
      </w:r>
      <w:r w:rsidR="00536227" w:rsidRPr="009F4FB7">
        <w:rPr>
          <w:rFonts w:cs="Times New Roman"/>
          <w:bCs/>
          <w:color w:val="000000" w:themeColor="text1"/>
        </w:rPr>
        <w:t>effect</w:t>
      </w:r>
      <w:r w:rsidR="005A023C" w:rsidRPr="009F4FB7">
        <w:rPr>
          <w:rFonts w:cs="Times New Roman"/>
          <w:bCs/>
          <w:color w:val="000000" w:themeColor="text1"/>
        </w:rPr>
        <w:t xml:space="preserve"> of </w:t>
      </w:r>
      <w:r w:rsidR="00536227" w:rsidRPr="009F4FB7">
        <w:rPr>
          <w:rFonts w:cs="Times New Roman"/>
          <w:bCs/>
          <w:color w:val="000000" w:themeColor="text1"/>
        </w:rPr>
        <w:t xml:space="preserve">prices and </w:t>
      </w:r>
      <w:r w:rsidR="005A023C" w:rsidRPr="009F4FB7">
        <w:rPr>
          <w:rFonts w:cs="Times New Roman"/>
          <w:bCs/>
          <w:color w:val="000000" w:themeColor="text1"/>
        </w:rPr>
        <w:t xml:space="preserve">promotions may change during </w:t>
      </w:r>
      <w:r w:rsidR="005A023C" w:rsidRPr="009F4FB7">
        <w:rPr>
          <w:rFonts w:cs="Times New Roman"/>
          <w:bCs/>
          <w:color w:val="000000" w:themeColor="text1"/>
          <w:szCs w:val="24"/>
        </w:rPr>
        <w:t xml:space="preserve">the different stages of the product </w:t>
      </w:r>
      <w:r w:rsidR="005A023C" w:rsidRPr="009F4FB7">
        <w:rPr>
          <w:rFonts w:cs="Times New Roman"/>
          <w:bCs/>
          <w:noProof/>
          <w:color w:val="000000" w:themeColor="text1"/>
          <w:szCs w:val="24"/>
        </w:rPr>
        <w:t>lifecycle</w:t>
      </w:r>
      <w:r w:rsidR="005A023C" w:rsidRPr="009F4FB7">
        <w:rPr>
          <w:rFonts w:cs="Times New Roman"/>
          <w:bCs/>
          <w:color w:val="000000" w:themeColor="text1"/>
          <w:szCs w:val="24"/>
        </w:rPr>
        <w:t xml:space="preserve"> </w:t>
      </w:r>
      <w:r w:rsidR="005A023C" w:rsidRPr="009F4FB7">
        <w:rPr>
          <w:rFonts w:cs="Times New Roman"/>
          <w:bCs/>
          <w:color w:val="000000" w:themeColor="text1"/>
          <w:szCs w:val="24"/>
        </w:rPr>
        <w:fldChar w:fldCharType="begin"/>
      </w:r>
      <w:r w:rsidR="005A023C" w:rsidRPr="009F4FB7">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9F4FB7">
        <w:rPr>
          <w:rFonts w:cs="Times New Roman"/>
          <w:bCs/>
          <w:color w:val="000000" w:themeColor="text1"/>
          <w:szCs w:val="24"/>
        </w:rPr>
        <w:fldChar w:fldCharType="separate"/>
      </w:r>
      <w:r w:rsidR="005A023C" w:rsidRPr="009F4FB7">
        <w:rPr>
          <w:rFonts w:cs="Times New Roman"/>
          <w:bCs/>
          <w:noProof/>
          <w:color w:val="000000" w:themeColor="text1"/>
          <w:szCs w:val="24"/>
        </w:rPr>
        <w:t>(</w:t>
      </w:r>
      <w:hyperlink w:anchor="_ENREF_47" w:tooltip="Mahajan, 1980 #220" w:history="1">
        <w:r w:rsidR="00E117CB" w:rsidRPr="009F4FB7">
          <w:rPr>
            <w:rFonts w:cs="Times New Roman"/>
            <w:bCs/>
            <w:noProof/>
            <w:color w:val="000000" w:themeColor="text1"/>
            <w:szCs w:val="24"/>
          </w:rPr>
          <w:t>Mahajan, Bretschneider et al. 1980</w:t>
        </w:r>
      </w:hyperlink>
      <w:r w:rsidR="005A023C" w:rsidRPr="009F4FB7">
        <w:rPr>
          <w:rFonts w:cs="Times New Roman"/>
          <w:bCs/>
          <w:noProof/>
          <w:color w:val="000000" w:themeColor="text1"/>
          <w:szCs w:val="24"/>
        </w:rPr>
        <w:t>)</w:t>
      </w:r>
      <w:r w:rsidR="005A023C" w:rsidRPr="009F4FB7">
        <w:rPr>
          <w:rFonts w:cs="Times New Roman"/>
          <w:bCs/>
          <w:color w:val="000000" w:themeColor="text1"/>
          <w:szCs w:val="24"/>
        </w:rPr>
        <w:fldChar w:fldCharType="end"/>
      </w:r>
      <w:r w:rsidR="005A023C" w:rsidRPr="009F4FB7">
        <w:rPr>
          <w:rFonts w:cs="Times New Roman"/>
          <w:bCs/>
          <w:color w:val="000000" w:themeColor="text1"/>
          <w:szCs w:val="24"/>
        </w:rPr>
        <w:t>.</w:t>
      </w:r>
      <w:r w:rsidR="00536227" w:rsidRPr="009F4FB7">
        <w:rPr>
          <w:rFonts w:cs="Times New Roman"/>
          <w:bCs/>
          <w:color w:val="000000" w:themeColor="text1"/>
          <w:szCs w:val="24"/>
        </w:rPr>
        <w:t xml:space="preserve"> </w:t>
      </w:r>
      <w:r w:rsidR="004A26B9" w:rsidRPr="009F4FB7">
        <w:rPr>
          <w:rFonts w:cs="Times New Roman"/>
          <w:bCs/>
          <w:color w:val="000000" w:themeColor="text1"/>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5831CA">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E117CB"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E117CB"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E117CB"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E117CB"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E117CB"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E117CB"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8" w:tooltip="Stock, 1996 #747" w:history="1">
        <w:r w:rsidR="00E117CB"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E117CB"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E117CB"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E117CB"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E117CB"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2"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E117CB"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E117CB"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E117CB"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2"/>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B87D46" w:rsidP="00324987">
      <w:pPr>
        <w:spacing w:after="0" w:line="360" w:lineRule="auto"/>
        <w:rPr>
          <w:rFonts w:cs="Times New Roman"/>
          <w:color w:val="000000" w:themeColor="text1"/>
        </w:rPr>
      </w:pP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lastRenderedPageBreak/>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B87D46"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B87D46"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B87D46"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B87D46"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B87D46"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B87D46"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E117CB"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E117CB"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E117CB"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E117CB"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E117CB"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how (1960)</w:t>
        </w:r>
        <w:r w:rsidR="00E117CB"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E117CB"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E117CB"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E117CB"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E117CB"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E117CB"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B87D46"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B87D46" w:rsidP="00324987">
      <w:pPr>
        <w:spacing w:after="0" w:line="360" w:lineRule="auto"/>
        <w:rPr>
          <w:rFonts w:cs="Times New Roman"/>
          <w:color w:val="000000" w:themeColor="text1"/>
          <w:szCs w:val="24"/>
        </w:rPr>
      </w:pP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00E117CB"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00E117CB"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00E117CB"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00E117CB"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00E117CB"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00E117CB"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B87D46"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Bronnenberg, Kruger et al. (2008)</w:t>
        </w:r>
        <w:r w:rsidR="00E117CB"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 xml:space="preserve">conduct our evaluation based on 1834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7454F8" w:rsidRPr="009F4FB7">
        <w:rPr>
          <w:rFonts w:cs="Times New Roman"/>
          <w:color w:val="000000" w:themeColor="text1"/>
          <w:szCs w:val="24"/>
        </w:rPr>
        <w:t>30</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30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p w:rsidR="007005E6" w:rsidRPr="009F4FB7" w:rsidRDefault="007005E6">
      <w:pPr>
        <w:spacing w:after="160" w:line="259" w:lineRule="auto"/>
        <w:rPr>
          <w:rFonts w:cs="Times New Roman"/>
          <w:color w:val="000000" w:themeColor="text1"/>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9F4FB7"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7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66"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c>
          <w:tcPr>
            <w:tcW w:w="1848" w:type="dxa"/>
            <w:shd w:val="clear" w:color="auto" w:fill="auto"/>
            <w:hideMark/>
          </w:tcPr>
          <w:p w:rsidR="00D24DEB" w:rsidRPr="009F4FB7"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829"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71"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48"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1</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9</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ilk</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5</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6</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3</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ustard &amp; Ketchup</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4.51</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8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aper towel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8</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eanut butter</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2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9</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hoto</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 cereal</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azors</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6</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alty snack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8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2</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8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7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hampoo</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8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8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7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7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oup</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4</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4</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1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7</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paghetti sauc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3</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14</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92</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ugar substitute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4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9</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6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ilet Tissu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42</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1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8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brush</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36</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past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7</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7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Yogurt</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5.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w:t>
            </w:r>
          </w:p>
        </w:tc>
      </w:tr>
    </w:tbl>
    <w:p w:rsidR="00D24DEB" w:rsidRPr="009F4FB7" w:rsidRDefault="00D24DEB">
      <w:pPr>
        <w:spacing w:after="160" w:line="259" w:lineRule="auto"/>
        <w:rPr>
          <w:rFonts w:cs="Times New Roman"/>
          <w:color w:val="000000" w:themeColor="text1"/>
          <w:szCs w:val="24"/>
        </w:rPr>
        <w:sectPr w:rsidR="00D24DEB"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D80B9F" w:rsidRPr="009F4FB7" w:rsidRDefault="00461ABC" w:rsidP="00324987">
      <w:pPr>
        <w:spacing w:after="0" w:line="360" w:lineRule="auto"/>
        <w:rPr>
          <w:rFonts w:cs="Times New Roman"/>
          <w:color w:val="000000" w:themeColor="text1"/>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A7F37" w:rsidRPr="009F4FB7">
        <w:rPr>
          <w:rFonts w:cs="Times New Roman"/>
          <w:color w:val="000000" w:themeColor="text1"/>
          <w:szCs w:val="24"/>
        </w:rPr>
        <w:t xml:space="preserve">. This 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2E5CC2" w:rsidRPr="009F4FB7">
        <w:rPr>
          <w:rFonts w:cs="Times New Roman"/>
          <w:color w:val="000000" w:themeColor="text1"/>
          <w:szCs w:val="24"/>
        </w:rPr>
        <w:t xml:space="preserve"> Details </w:t>
      </w:r>
      <w:r w:rsidR="004930DB" w:rsidRPr="009F4FB7">
        <w:rPr>
          <w:rFonts w:cs="Times New Roman"/>
          <w:color w:val="000000" w:themeColor="text1"/>
          <w:szCs w:val="24"/>
        </w:rPr>
        <w:t xml:space="preserve">of the method </w:t>
      </w:r>
      <w:r w:rsidR="002E5CC2" w:rsidRPr="009F4FB7">
        <w:rPr>
          <w:rFonts w:cs="Times New Roman"/>
          <w:color w:val="000000" w:themeColor="text1"/>
          <w:szCs w:val="24"/>
        </w:rPr>
        <w:t xml:space="preserve">can be found in </w:t>
      </w:r>
      <w:hyperlink w:anchor="_ENREF_40" w:tooltip="Huang, 2014 #732"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uang, Fildes et al. (2014)</w:t>
        </w:r>
        <w:r w:rsidR="00E117CB" w:rsidRPr="009F4FB7">
          <w:rPr>
            <w:rFonts w:cs="Times New Roman"/>
            <w:color w:val="000000" w:themeColor="text1"/>
            <w:szCs w:val="24"/>
          </w:rPr>
          <w:fldChar w:fldCharType="end"/>
        </w:r>
      </w:hyperlink>
      <w:r w:rsidR="007E774D" w:rsidRPr="009F4FB7">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E117CB"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w:t>
      </w:r>
      <w:r w:rsidRPr="009F4FB7">
        <w:rPr>
          <w:color w:val="000000" w:themeColor="text1"/>
          <w:szCs w:val="24"/>
        </w:rPr>
        <w:lastRenderedPageBreak/>
        <w:t xml:space="preserve">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70" w:tooltip="Tibshirani, 1996 #672" w:history="1">
        <w:r w:rsidR="00E117CB"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B87D46"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B87D46"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7" w:tooltip="Song, 2003 #267" w:history="1">
        <w:r w:rsidR="00E117CB"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B87D46"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008B6932"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B87D46"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9F4FB7">
        <w:rPr>
          <w:color w:val="000000" w:themeColor="text1"/>
          <w:szCs w:val="24"/>
        </w:rPr>
        <w:t xml:space="preserve"> four-week-dummy variable</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9F4FB7" w:rsidDel="002F64BB">
        <w:rPr>
          <w:color w:val="000000" w:themeColor="text1"/>
          <w:szCs w:val="24"/>
        </w:rPr>
        <w:t xml:space="preserve"> </w:t>
      </w:r>
      <w:r w:rsidR="008B6932" w:rsidRPr="009F4FB7">
        <w:rPr>
          <w:color w:val="000000" w:themeColor="text1"/>
          <w:szCs w:val="24"/>
        </w:rPr>
        <w:t xml:space="preserve">calendar event at week </w:t>
      </w:r>
      <m:oMath>
        <m:r>
          <w:rPr>
            <w:rFonts w:ascii="Cambria Math" w:hAnsi="Cambria Math"/>
            <w:color w:val="000000" w:themeColor="text1"/>
            <w:szCs w:val="24"/>
          </w:rPr>
          <m:t>t-v</m:t>
        </m:r>
      </m:oMath>
      <w:r w:rsidR="008B6932"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9F4FB7">
        <w:rPr>
          <w:color w:val="000000" w:themeColor="text1"/>
          <w:szCs w:val="24"/>
        </w:rPr>
        <w:t xml:space="preserve">, , and the week before the event if </w:t>
      </w:r>
      <m:oMath>
        <m:r>
          <w:rPr>
            <w:rFonts w:ascii="Cambria Math" w:hAnsi="Cambria Math"/>
            <w:color w:val="000000" w:themeColor="text1"/>
            <w:szCs w:val="24"/>
          </w:rPr>
          <m:t>v=1</m:t>
        </m:r>
      </m:oMath>
      <w:r w:rsidR="008B6932" w:rsidRPr="009F4FB7">
        <w:rPr>
          <w:color w:val="000000" w:themeColor="text1"/>
          <w:szCs w:val="24"/>
        </w:rPr>
        <w:t xml:space="preserve">. </w:t>
      </w:r>
      <m:oMath>
        <m:r>
          <w:rPr>
            <w:rFonts w:ascii="Cambria Math" w:hAnsi="Cambria Math"/>
            <w:color w:val="000000" w:themeColor="text1"/>
            <w:szCs w:val="24"/>
          </w:rPr>
          <m:t>c</m:t>
        </m:r>
      </m:oMath>
      <w:r w:rsidR="008B6932" w:rsidRPr="009F4FB7">
        <w:rPr>
          <w:color w:val="000000" w:themeColor="text1"/>
          <w:szCs w:val="24"/>
        </w:rPr>
        <w:t xml:space="preserve"> takes the values from 1 to 9 representing all the calendar events </w:t>
      </w:r>
      <w:r w:rsidR="008B6932" w:rsidRPr="009F4FB7">
        <w:rPr>
          <w:rStyle w:val="FootnoteReference"/>
          <w:i/>
          <w:color w:val="000000" w:themeColor="text1"/>
          <w:szCs w:val="24"/>
        </w:rPr>
        <w:footnoteReference w:id="9"/>
      </w:r>
    </w:p>
    <w:p w:rsidR="008B6932" w:rsidRPr="009F4FB7" w:rsidRDefault="00B87D46"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9F4FB7">
        <w:rPr>
          <w:color w:val="000000" w:themeColor="text1"/>
          <w:szCs w:val="24"/>
        </w:rPr>
        <w:t xml:space="preserve"> are the parameters</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5B7B09" w:rsidRPr="009F4FB7">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E117CB"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E117CB"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B87D46"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E117CB"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3F32C5" w:rsidP="000533A2">
      <w:pPr>
        <w:spacing w:after="0" w:line="360" w:lineRule="auto"/>
        <w:jc w:val="center"/>
        <w:rPr>
          <w:color w:val="000000" w:themeColor="text1"/>
          <w:szCs w:val="24"/>
        </w:rPr>
      </w:pPr>
      <w:r w:rsidRPr="009F4FB7">
        <w:rPr>
          <w:noProof/>
          <w:color w:val="000000" w:themeColor="text1"/>
          <w:szCs w:val="24"/>
        </w:rPr>
        <w:lastRenderedPageBreak/>
        <w:drawing>
          <wp:inline distT="0" distB="0" distL="0" distR="0" wp14:anchorId="3209E724">
            <wp:extent cx="5913904" cy="4705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3044" cy="4712622"/>
                    </a:xfrm>
                    <a:prstGeom prst="rect">
                      <a:avLst/>
                    </a:prstGeom>
                    <a:noFill/>
                  </pic:spPr>
                </pic:pic>
              </a:graphicData>
            </a:graphic>
          </wp:inline>
        </w:drawing>
      </w:r>
      <w:r w:rsidR="00D12B4B" w:rsidRPr="009F4FB7">
        <w:rPr>
          <w:color w:val="000000" w:themeColor="text1"/>
          <w:szCs w:val="24"/>
        </w:rPr>
        <w:t xml:space="preserve"> </w:t>
      </w:r>
    </w:p>
    <w:p w:rsidR="00D12B4B" w:rsidRPr="009F4FB7" w:rsidRDefault="00D12B4B" w:rsidP="000533A2">
      <w:pPr>
        <w:spacing w:after="0" w:line="360" w:lineRule="auto"/>
        <w:jc w:val="center"/>
        <w:rPr>
          <w:color w:val="000000" w:themeColor="text1"/>
          <w:szCs w:val="24"/>
        </w:rPr>
      </w:pPr>
    </w:p>
    <w:p w:rsidR="000533A2" w:rsidRPr="009F4FB7" w:rsidRDefault="003F32C5" w:rsidP="00D56CAE">
      <w:pPr>
        <w:spacing w:after="0" w:line="360" w:lineRule="auto"/>
        <w:ind w:left="-1134"/>
        <w:jc w:val="center"/>
        <w:rPr>
          <w:color w:val="000000" w:themeColor="text1"/>
          <w:szCs w:val="24"/>
        </w:rPr>
      </w:pPr>
      <w:r w:rsidRPr="009F4FB7">
        <w:rPr>
          <w:color w:val="000000" w:themeColor="text1"/>
          <w:szCs w:val="24"/>
        </w:rPr>
        <w:t xml:space="preserve"> </w:t>
      </w:r>
    </w:p>
    <w:p w:rsidR="0070085A" w:rsidRPr="009F4FB7" w:rsidRDefault="0070085A" w:rsidP="00486088">
      <w:pPr>
        <w:spacing w:after="0" w:line="360" w:lineRule="auto"/>
        <w:ind w:left="-426"/>
        <w:rPr>
          <w:color w:val="000000" w:themeColor="text1"/>
          <w:szCs w:val="24"/>
        </w:rPr>
      </w:pP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fi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76A0" w:rsidRPr="009F4FB7">
        <w:rPr>
          <w:rFonts w:cs="Times New Roman"/>
          <w:color w:val="000000" w:themeColor="text1"/>
          <w:szCs w:val="24"/>
        </w:rPr>
        <w:t>5</w:t>
      </w:r>
      <w:r w:rsidR="00457A0E" w:rsidRPr="009F4FB7">
        <w:rPr>
          <w:rFonts w:cs="Times New Roman"/>
          <w:color w:val="000000" w:themeColor="text1"/>
          <w:szCs w:val="24"/>
        </w:rPr>
        <w:t>, 160], [</w:t>
      </w:r>
      <w:r w:rsidR="000476A0" w:rsidRPr="009F4FB7">
        <w:rPr>
          <w:rFonts w:cs="Times New Roman"/>
          <w:color w:val="000000" w:themeColor="text1"/>
          <w:szCs w:val="24"/>
        </w:rPr>
        <w:t>9</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76A0" w:rsidRPr="009F4FB7">
        <w:rPr>
          <w:rFonts w:cs="Times New Roman"/>
          <w:color w:val="000000" w:themeColor="text1"/>
          <w:szCs w:val="24"/>
        </w:rPr>
        <w:t>,</w:t>
      </w:r>
      <w:r w:rsidR="00457A0E" w:rsidRPr="009F4FB7">
        <w:rPr>
          <w:rFonts w:cs="Times New Roman"/>
          <w:color w:val="000000" w:themeColor="text1"/>
          <w:szCs w:val="24"/>
        </w:rPr>
        <w:t xml:space="preserve"> [13, 160], and [17,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five sets of forecasts. </w:t>
      </w:r>
      <w:r w:rsidR="00E073DA" w:rsidRPr="009F4FB7">
        <w:rPr>
          <w:rFonts w:cs="Times New Roman"/>
          <w:color w:val="000000" w:themeColor="text1"/>
          <w:szCs w:val="24"/>
        </w:rPr>
        <w:t>We then combine the fi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w:t>
      </w:r>
      <w:r w:rsidR="00E073DA" w:rsidRPr="009F4FB7">
        <w:rPr>
          <w:color w:val="000000" w:themeColor="text1"/>
          <w:szCs w:val="24"/>
        </w:rPr>
        <w:lastRenderedPageBreak/>
        <w:t>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9" w:tooltip="Tashman, 2000 #207" w:history="1">
        <w:r w:rsidR="00E117CB"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D6593E" w:rsidRPr="009F4FB7">
        <w:rPr>
          <w:color w:val="000000" w:themeColor="text1"/>
          <w:szCs w:val="24"/>
        </w:rPr>
        <w:t xml:space="preserve"> </w:t>
      </w:r>
      <w:r w:rsidR="007E7192" w:rsidRPr="009F4FB7">
        <w:rPr>
          <w:color w:val="000000" w:themeColor="text1"/>
          <w:szCs w:val="24"/>
        </w:rPr>
        <w:t xml:space="preserve">The models are re-specified and re-estimated </w:t>
      </w:r>
      <w:r w:rsidR="00F00F1E" w:rsidRPr="009F4FB7">
        <w:rPr>
          <w:color w:val="000000" w:themeColor="text1"/>
          <w:szCs w:val="24"/>
        </w:rPr>
        <w:t xml:space="preserve">for each rolling event. </w:t>
      </w:r>
      <w:r w:rsidR="003B5746" w:rsidRPr="009F4FB7">
        <w:rPr>
          <w:color w:val="000000" w:themeColor="text1"/>
          <w:szCs w:val="24"/>
        </w:rPr>
        <w:t>For example, w</w:t>
      </w:r>
      <w:r w:rsidR="00934D08" w:rsidRPr="009F4FB7">
        <w:rPr>
          <w:color w:val="000000" w:themeColor="text1"/>
          <w:szCs w:val="24"/>
        </w:rPr>
        <w:t xml:space="preserve">e </w:t>
      </w:r>
      <w:r w:rsidR="003B5746" w:rsidRPr="009F4FB7">
        <w:rPr>
          <w:color w:val="000000" w:themeColor="text1"/>
          <w:szCs w:val="24"/>
        </w:rPr>
        <w:t>specify</w:t>
      </w:r>
      <w:r w:rsidR="00934D08" w:rsidRPr="009F4FB7">
        <w:rPr>
          <w:color w:val="000000" w:themeColor="text1"/>
          <w:szCs w:val="24"/>
        </w:rPr>
        <w:t xml:space="preserve"> the models </w:t>
      </w:r>
      <w:r w:rsidR="00D66102" w:rsidRPr="009F4FB7">
        <w:rPr>
          <w:color w:val="000000" w:themeColor="text1"/>
          <w:szCs w:val="24"/>
        </w:rPr>
        <w:t xml:space="preserve">with </w:t>
      </w:r>
      <w:r w:rsidR="00934D08" w:rsidRPr="009F4FB7">
        <w:rPr>
          <w:color w:val="000000" w:themeColor="text1"/>
          <w:szCs w:val="24"/>
        </w:rPr>
        <w:t>t</w:t>
      </w:r>
      <w:r w:rsidR="007E7192" w:rsidRPr="009F4FB7">
        <w:rPr>
          <w:color w:val="000000" w:themeColor="text1"/>
          <w:szCs w:val="24"/>
        </w:rPr>
        <w:t>he time period of [1,1</w:t>
      </w:r>
      <w:r w:rsidR="00613D03" w:rsidRPr="009F4FB7">
        <w:rPr>
          <w:color w:val="000000" w:themeColor="text1"/>
          <w:szCs w:val="24"/>
        </w:rPr>
        <w:t>6</w:t>
      </w:r>
      <w:r w:rsidR="007E7192" w:rsidRPr="009F4FB7">
        <w:rPr>
          <w:color w:val="000000" w:themeColor="text1"/>
          <w:szCs w:val="24"/>
        </w:rPr>
        <w:t>0], [9, 1</w:t>
      </w:r>
      <w:r w:rsidR="00613D03" w:rsidRPr="009F4FB7">
        <w:rPr>
          <w:color w:val="000000" w:themeColor="text1"/>
          <w:szCs w:val="24"/>
        </w:rPr>
        <w:t>68</w:t>
      </w:r>
      <w:r w:rsidR="007E7192" w:rsidRPr="009F4FB7">
        <w:rPr>
          <w:color w:val="000000" w:themeColor="text1"/>
          <w:szCs w:val="24"/>
        </w:rPr>
        <w:t>], [17, 1</w:t>
      </w:r>
      <w:r w:rsidR="00613D03" w:rsidRPr="009F4FB7">
        <w:rPr>
          <w:color w:val="000000" w:themeColor="text1"/>
          <w:szCs w:val="24"/>
        </w:rPr>
        <w:t>76</w:t>
      </w:r>
      <w:r w:rsidR="007E7192" w:rsidRPr="009F4FB7">
        <w:rPr>
          <w:color w:val="000000" w:themeColor="text1"/>
          <w:szCs w:val="24"/>
        </w:rPr>
        <w:t>], [25,1</w:t>
      </w:r>
      <w:r w:rsidR="00613D03" w:rsidRPr="009F4FB7">
        <w:rPr>
          <w:color w:val="000000" w:themeColor="text1"/>
          <w:szCs w:val="24"/>
        </w:rPr>
        <w:t>84</w:t>
      </w:r>
      <w:r w:rsidR="007E7192" w:rsidRPr="009F4FB7">
        <w:rPr>
          <w:color w:val="000000" w:themeColor="text1"/>
          <w:szCs w:val="24"/>
        </w:rPr>
        <w:t>], and [33,1</w:t>
      </w:r>
      <w:r w:rsidR="00613D03" w:rsidRPr="009F4FB7">
        <w:rPr>
          <w:color w:val="000000" w:themeColor="text1"/>
          <w:szCs w:val="24"/>
        </w:rPr>
        <w:t>92</w:t>
      </w:r>
      <w:r w:rsidR="007E7192" w:rsidRPr="009F4FB7">
        <w:rPr>
          <w:color w:val="000000" w:themeColor="text1"/>
          <w:szCs w:val="24"/>
        </w:rPr>
        <w:t xml:space="preserve">].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426B81" w:rsidRPr="009F4FB7">
        <w:rPr>
          <w:color w:val="000000" w:themeColor="text1"/>
          <w:szCs w:val="24"/>
        </w:rPr>
        <w:t>W</w:t>
      </w:r>
      <w:r w:rsidR="00522800" w:rsidRPr="009F4FB7">
        <w:rPr>
          <w:color w:val="000000" w:themeColor="text1"/>
          <w:szCs w:val="24"/>
        </w:rPr>
        <w:t xml:space="preserve">e use </w:t>
      </w:r>
      <w:r w:rsidR="00F55089" w:rsidRPr="009F4FB7">
        <w:rPr>
          <w:color w:val="000000" w:themeColor="text1"/>
          <w:szCs w:val="24"/>
        </w:rPr>
        <w:t>the actual value</w:t>
      </w:r>
      <w:r w:rsidR="003B67AB" w:rsidRPr="009F4FB7">
        <w:rPr>
          <w:color w:val="000000" w:themeColor="text1"/>
          <w:szCs w:val="24"/>
        </w:rPr>
        <w:t>s</w:t>
      </w:r>
      <w:r w:rsidR="00F55089" w:rsidRPr="009F4FB7">
        <w:rPr>
          <w:color w:val="000000" w:themeColor="text1"/>
          <w:szCs w:val="24"/>
        </w:rPr>
        <w:t xml:space="preserve"> of the </w:t>
      </w:r>
      <w:r w:rsidR="003B67AB" w:rsidRPr="009F4FB7">
        <w:rPr>
          <w:color w:val="000000" w:themeColor="text1"/>
          <w:szCs w:val="24"/>
        </w:rPr>
        <w:t>exogenous</w:t>
      </w:r>
      <w:r w:rsidR="00F55089" w:rsidRPr="009F4FB7">
        <w:rPr>
          <w:color w:val="000000" w:themeColor="text1"/>
          <w:szCs w:val="24"/>
        </w:rPr>
        <w:t xml:space="preserve"> variables </w:t>
      </w:r>
      <w:r w:rsidR="003B67AB" w:rsidRPr="009F4FB7">
        <w:rPr>
          <w:color w:val="000000" w:themeColor="text1"/>
          <w:szCs w:val="24"/>
        </w:rPr>
        <w:t xml:space="preserve">(e.g., price, </w:t>
      </w:r>
      <w:r w:rsidR="00522800" w:rsidRPr="009F4FB7">
        <w:rPr>
          <w:color w:val="000000" w:themeColor="text1"/>
          <w:szCs w:val="24"/>
        </w:rPr>
        <w:t>promotion</w:t>
      </w:r>
      <w:r w:rsidR="003B67AB" w:rsidRPr="009F4FB7">
        <w:rPr>
          <w:color w:val="000000" w:themeColor="text1"/>
          <w:szCs w:val="24"/>
        </w:rPr>
        <w:t xml:space="preserve">, or calendar events etc.) </w:t>
      </w:r>
      <w:r w:rsidR="00426B81" w:rsidRPr="009F4FB7">
        <w:rPr>
          <w:color w:val="000000" w:themeColor="text1"/>
          <w:szCs w:val="24"/>
        </w:rPr>
        <w:t xml:space="preserve">and </w:t>
      </w:r>
      <w:r w:rsidR="00F55089" w:rsidRPr="009F4FB7">
        <w:rPr>
          <w:color w:val="000000" w:themeColor="text1"/>
          <w:szCs w:val="24"/>
        </w:rPr>
        <w:t xml:space="preserve">the </w:t>
      </w:r>
      <w:r w:rsidR="003B67AB" w:rsidRPr="009F4FB7">
        <w:rPr>
          <w:color w:val="000000" w:themeColor="text1"/>
          <w:szCs w:val="24"/>
        </w:rPr>
        <w:t xml:space="preserve">forecasts of </w:t>
      </w:r>
      <w:r w:rsidR="00F55089" w:rsidRPr="009F4FB7">
        <w:rPr>
          <w:color w:val="000000" w:themeColor="text1"/>
          <w:szCs w:val="24"/>
        </w:rPr>
        <w:t>the lagged dependent variables</w:t>
      </w:r>
      <w:r w:rsidR="003B67AB" w:rsidRPr="009F4FB7">
        <w:rPr>
          <w:color w:val="000000" w:themeColor="text1"/>
          <w:szCs w:val="24"/>
        </w:rPr>
        <w:t xml:space="preserve"> when </w:t>
      </w:r>
      <w:r w:rsidR="00F05E46" w:rsidRPr="009F4FB7">
        <w:rPr>
          <w:color w:val="000000" w:themeColor="text1"/>
          <w:szCs w:val="24"/>
        </w:rPr>
        <w:t>they are not available</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Pr="009F4FB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 Mean Absolute Percentage Error (MAPE), the 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Hyndman and Koehler (2006)</w:t>
        </w:r>
        <w:r w:rsidR="00E117CB"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Davydenko and Fildes (2013)</w:t>
        </w:r>
        <w:r w:rsidR="00E117CB"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4</m:t>
        </m:r>
      </m:oMath>
      <w:r w:rsidR="00002E07" w:rsidRPr="009F4FB7">
        <w:rPr>
          <w:color w:val="000000" w:themeColor="text1"/>
          <w:szCs w:val="24"/>
        </w:rPr>
        <w:t xml:space="preserve">, </w:t>
      </w:r>
      <m:oMath>
        <m:r>
          <w:rPr>
            <w:rFonts w:ascii="Cambria Math" w:hAnsi="Cambria Math"/>
            <w:color w:val="000000" w:themeColor="text1"/>
            <w:szCs w:val="24"/>
          </w:rPr>
          <m:t>K=5</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002E07" w:rsidP="00324987">
      <w:pPr>
        <w:spacing w:after="0" w:line="360" w:lineRule="auto"/>
        <w:rPr>
          <w:color w:val="000000" w:themeColor="text1"/>
          <w:szCs w:val="24"/>
        </w:rPr>
      </w:pPr>
      <m:oMathPara>
        <m:oMath>
          <m:r>
            <m:rPr>
              <m:sty m:val="p"/>
            </m:rPr>
            <w:rPr>
              <w:rFonts w:ascii="Cambria Math" w:hAnsi="Cambria Math"/>
              <w:color w:val="000000" w:themeColor="text1"/>
              <w:szCs w:val="24"/>
            </w:rPr>
            <w:br/>
          </m:r>
        </m:oMath>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02E07" w:rsidRPr="009F4FB7" w:rsidRDefault="00B87D46"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B87D46"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3"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B87D46"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3"/>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DF5EEF" w:rsidRPr="009F4FB7">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9F4FB7">
        <w:rPr>
          <w:rFonts w:cs="Times New Roman"/>
          <w:color w:val="000000" w:themeColor="text1"/>
          <w:szCs w:val="24"/>
        </w:rPr>
        <w:t xml:space="preserve">Table </w:t>
      </w:r>
      <w:r w:rsidR="00594475" w:rsidRPr="009F4FB7">
        <w:rPr>
          <w:rFonts w:cs="Times New Roman"/>
          <w:color w:val="000000" w:themeColor="text1"/>
          <w:szCs w:val="24"/>
        </w:rPr>
        <w:t>3</w:t>
      </w:r>
      <w:r w:rsidRPr="009F4FB7">
        <w:rPr>
          <w:rFonts w:cs="Times New Roman"/>
          <w:color w:val="000000" w:themeColor="text1"/>
          <w:szCs w:val="24"/>
        </w:rPr>
        <w:t xml:space="preserve"> </w:t>
      </w:r>
      <w:r w:rsidR="00276583" w:rsidRPr="009F4FB7">
        <w:rPr>
          <w:rFonts w:cs="Times New Roman"/>
          <w:color w:val="000000" w:themeColor="text1"/>
          <w:szCs w:val="24"/>
        </w:rPr>
        <w:t xml:space="preserve">shows the </w:t>
      </w:r>
      <w:r w:rsidR="00BD3818" w:rsidRPr="009F4FB7">
        <w:rPr>
          <w:rFonts w:cs="Times New Roman"/>
          <w:color w:val="000000" w:themeColor="text1"/>
          <w:szCs w:val="24"/>
        </w:rPr>
        <w:t xml:space="preserve">forecasting performance of </w:t>
      </w:r>
      <w:r w:rsidR="00CE6F57" w:rsidRPr="009F4FB7">
        <w:rPr>
          <w:rFonts w:cs="Times New Roman"/>
          <w:color w:val="000000" w:themeColor="text1"/>
          <w:szCs w:val="24"/>
        </w:rPr>
        <w:t xml:space="preserve">the </w:t>
      </w:r>
      <w:r w:rsidR="00A244B6" w:rsidRPr="009F4FB7">
        <w:rPr>
          <w:rFonts w:cs="Times New Roman"/>
          <w:color w:val="000000" w:themeColor="text1"/>
          <w:szCs w:val="24"/>
        </w:rPr>
        <w:t>models</w:t>
      </w:r>
      <w:r w:rsidR="009B4815" w:rsidRPr="009F4FB7">
        <w:rPr>
          <w:rFonts w:cs="Times New Roman"/>
          <w:color w:val="000000" w:themeColor="text1"/>
          <w:szCs w:val="24"/>
        </w:rPr>
        <w:t xml:space="preserve"> for the various error measures</w:t>
      </w:r>
      <w:r w:rsidR="00CE6F57" w:rsidRPr="009F4FB7">
        <w:rPr>
          <w:rFonts w:cs="Times New Roman"/>
          <w:color w:val="000000" w:themeColor="text1"/>
          <w:szCs w:val="24"/>
        </w:rPr>
        <w:t xml:space="preserve"> and forecast horizons</w:t>
      </w:r>
      <w:r w:rsidR="006D6C86" w:rsidRPr="009F4FB7">
        <w:rPr>
          <w:rFonts w:cs="Times New Roman"/>
          <w:color w:val="000000" w:themeColor="text1"/>
          <w:szCs w:val="24"/>
        </w:rPr>
        <w:t xml:space="preserve"> based on the overall results across all the 30 product categories</w:t>
      </w:r>
      <w:r w:rsidR="00761FC9" w:rsidRPr="009F4FB7">
        <w:rPr>
          <w:rFonts w:cs="Times New Roman"/>
          <w:color w:val="000000" w:themeColor="text1"/>
          <w:szCs w:val="24"/>
        </w:rPr>
        <w:t xml:space="preserve">. </w:t>
      </w:r>
      <w:r w:rsidR="00332A2C" w:rsidRPr="009F4FB7">
        <w:rPr>
          <w:rFonts w:eastAsia="DengXian" w:cs="Times New Roman"/>
          <w:color w:val="000000" w:themeColor="text1"/>
          <w:szCs w:val="24"/>
        </w:rPr>
        <w:t xml:space="preserve">Table 4 shows the </w:t>
      </w:r>
      <w:r w:rsidR="001C0E36" w:rsidRPr="009F4FB7">
        <w:rPr>
          <w:rFonts w:eastAsia="DengXian" w:cs="Times New Roman"/>
          <w:color w:val="000000" w:themeColor="text1"/>
          <w:szCs w:val="24"/>
        </w:rPr>
        <w:t xml:space="preserve">p-values </w:t>
      </w:r>
      <w:r w:rsidR="00332A2C" w:rsidRPr="009F4FB7">
        <w:rPr>
          <w:rFonts w:eastAsia="DengXian" w:cs="Times New Roman"/>
          <w:color w:val="000000" w:themeColor="text1"/>
          <w:szCs w:val="24"/>
        </w:rPr>
        <w:t>of</w:t>
      </w:r>
      <w:r w:rsidR="00BD3818" w:rsidRPr="009F4FB7">
        <w:rPr>
          <w:rFonts w:eastAsia="DengXian" w:cs="Times New Roman"/>
          <w:color w:val="000000" w:themeColor="text1"/>
          <w:szCs w:val="24"/>
        </w:rPr>
        <w:t xml:space="preserve"> the Wilcoxon Sign Rank (WSR) test </w:t>
      </w:r>
      <w:r w:rsidR="00332A2C" w:rsidRPr="009F4FB7">
        <w:rPr>
          <w:rFonts w:eastAsia="DengXian" w:cs="Times New Roman"/>
          <w:color w:val="000000" w:themeColor="text1"/>
          <w:szCs w:val="24"/>
        </w:rPr>
        <w:t>for the statistical significance</w:t>
      </w:r>
      <w:r w:rsidR="00BD3818" w:rsidRPr="009F4FB7">
        <w:rPr>
          <w:rFonts w:eastAsia="DengXian" w:cs="Times New Roman"/>
          <w:color w:val="000000" w:themeColor="text1"/>
          <w:szCs w:val="24"/>
        </w:rPr>
        <w:t>. The results have the following indications: 1) t</w:t>
      </w:r>
      <w:r w:rsidR="00514B3C" w:rsidRPr="009F4FB7">
        <w:rPr>
          <w:rFonts w:cs="Times New Roman"/>
          <w:color w:val="000000" w:themeColor="text1"/>
          <w:szCs w:val="24"/>
        </w:rPr>
        <w:t xml:space="preserve">he </w:t>
      </w:r>
      <w:r w:rsidR="00BD3818" w:rsidRPr="009F4FB7">
        <w:rPr>
          <w:rFonts w:cs="Times New Roman"/>
          <w:color w:val="000000" w:themeColor="text1"/>
          <w:szCs w:val="24"/>
        </w:rPr>
        <w:t>b</w:t>
      </w:r>
      <w:r w:rsidR="00D9545B" w:rsidRPr="009F4FB7">
        <w:rPr>
          <w:rFonts w:cs="Times New Roman"/>
          <w:color w:val="000000" w:themeColor="text1"/>
          <w:szCs w:val="24"/>
        </w:rPr>
        <w:t>ase-lift</w:t>
      </w:r>
      <w:r w:rsidR="00514B3C" w:rsidRPr="009F4FB7">
        <w:rPr>
          <w:rFonts w:cs="Times New Roman"/>
          <w:color w:val="000000" w:themeColor="text1"/>
          <w:szCs w:val="24"/>
        </w:rPr>
        <w:t xml:space="preserve"> </w:t>
      </w:r>
      <w:r w:rsidR="001C12D0" w:rsidRPr="009F4FB7">
        <w:rPr>
          <w:rFonts w:cs="Times New Roman"/>
          <w:color w:val="000000" w:themeColor="text1"/>
          <w:szCs w:val="24"/>
        </w:rPr>
        <w:t>model</w:t>
      </w:r>
      <w:r w:rsidR="00514B3C" w:rsidRPr="009F4FB7">
        <w:rPr>
          <w:rFonts w:cs="Times New Roman"/>
          <w:color w:val="000000" w:themeColor="text1"/>
          <w:szCs w:val="24"/>
        </w:rPr>
        <w:t xml:space="preserve"> </w:t>
      </w:r>
      <w:r w:rsidR="00D5304F" w:rsidRPr="009F4FB7">
        <w:rPr>
          <w:rFonts w:cs="Times New Roman"/>
          <w:noProof/>
          <w:color w:val="000000" w:themeColor="text1"/>
          <w:szCs w:val="24"/>
        </w:rPr>
        <w:t>generate</w:t>
      </w:r>
      <w:r w:rsidR="003C0313" w:rsidRPr="009F4FB7">
        <w:rPr>
          <w:rFonts w:cs="Times New Roman"/>
          <w:noProof/>
          <w:color w:val="000000" w:themeColor="text1"/>
          <w:szCs w:val="24"/>
        </w:rPr>
        <w:t>s</w:t>
      </w:r>
      <w:r w:rsidR="00D5304F" w:rsidRPr="009F4FB7">
        <w:rPr>
          <w:rFonts w:cs="Times New Roman"/>
          <w:color w:val="000000" w:themeColor="text1"/>
          <w:szCs w:val="24"/>
        </w:rPr>
        <w:t xml:space="preserve"> the least accurate forecasts</w:t>
      </w:r>
      <w:r w:rsidR="001C12D0" w:rsidRPr="009F4FB7">
        <w:rPr>
          <w:rFonts w:cs="Times New Roman"/>
          <w:color w:val="000000" w:themeColor="text1"/>
          <w:szCs w:val="24"/>
        </w:rPr>
        <w:t>.</w:t>
      </w:r>
      <w:r w:rsidR="00047030" w:rsidRPr="009F4FB7">
        <w:rPr>
          <w:rFonts w:cs="Times New Roman"/>
          <w:color w:val="000000" w:themeColor="text1"/>
          <w:szCs w:val="24"/>
        </w:rPr>
        <w:t xml:space="preserve"> </w:t>
      </w:r>
      <w:r w:rsidR="00BD3818" w:rsidRPr="009F4FB7">
        <w:rPr>
          <w:rFonts w:cs="Times New Roman"/>
          <w:color w:val="000000" w:themeColor="text1"/>
          <w:szCs w:val="24"/>
        </w:rPr>
        <w:t xml:space="preserve">2) </w:t>
      </w:r>
      <w:r w:rsidR="00A244B6" w:rsidRPr="009F4FB7">
        <w:rPr>
          <w:rFonts w:cs="Times New Roman"/>
          <w:color w:val="000000" w:themeColor="text1"/>
          <w:szCs w:val="24"/>
        </w:rPr>
        <w:t>The ADL-</w:t>
      </w:r>
      <w:r w:rsidR="00BD3818" w:rsidRPr="009F4FB7">
        <w:rPr>
          <w:rFonts w:cs="Times New Roman"/>
          <w:color w:val="000000" w:themeColor="text1"/>
          <w:szCs w:val="24"/>
        </w:rPr>
        <w:t>intra</w:t>
      </w:r>
      <w:r w:rsidR="00A244B6" w:rsidRPr="009F4FB7">
        <w:rPr>
          <w:rFonts w:cs="Times New Roman"/>
          <w:color w:val="000000" w:themeColor="text1"/>
          <w:szCs w:val="24"/>
        </w:rPr>
        <w:t xml:space="preserve"> model </w:t>
      </w:r>
      <w:r w:rsidR="00BD3818" w:rsidRPr="009F4FB7">
        <w:rPr>
          <w:rFonts w:cs="Times New Roman"/>
          <w:color w:val="000000" w:themeColor="text1"/>
          <w:szCs w:val="24"/>
        </w:rPr>
        <w:t>significantly outperform t</w:t>
      </w:r>
      <w:r w:rsidR="00A244B6" w:rsidRPr="009F4FB7">
        <w:rPr>
          <w:rFonts w:cs="Times New Roman"/>
          <w:color w:val="000000" w:themeColor="text1"/>
          <w:szCs w:val="24"/>
        </w:rPr>
        <w:t xml:space="preserve">he </w:t>
      </w:r>
      <w:r w:rsidR="00363652" w:rsidRPr="009F4FB7">
        <w:rPr>
          <w:rFonts w:cs="Times New Roman"/>
          <w:color w:val="000000" w:themeColor="text1"/>
          <w:szCs w:val="24"/>
        </w:rPr>
        <w:t>ADL</w:t>
      </w:r>
      <w:r w:rsidR="00D5304F" w:rsidRPr="009F4FB7">
        <w:rPr>
          <w:rFonts w:cs="Times New Roman"/>
          <w:color w:val="000000" w:themeColor="text1"/>
          <w:szCs w:val="24"/>
        </w:rPr>
        <w:t>-</w:t>
      </w:r>
      <w:r w:rsidR="00BD3818" w:rsidRPr="009F4FB7">
        <w:rPr>
          <w:rFonts w:cs="Times New Roman"/>
          <w:noProof/>
          <w:color w:val="000000" w:themeColor="text1"/>
          <w:szCs w:val="24"/>
        </w:rPr>
        <w:t>own</w:t>
      </w:r>
      <w:r w:rsidR="00363652" w:rsidRPr="009F4FB7">
        <w:rPr>
          <w:rFonts w:cs="Times New Roman"/>
          <w:noProof/>
          <w:color w:val="000000" w:themeColor="text1"/>
          <w:szCs w:val="24"/>
        </w:rPr>
        <w:t xml:space="preserve"> </w:t>
      </w:r>
      <w:r w:rsidR="00D5304F" w:rsidRPr="009F4FB7">
        <w:rPr>
          <w:rFonts w:cs="Times New Roman"/>
          <w:noProof/>
          <w:color w:val="000000" w:themeColor="text1"/>
          <w:szCs w:val="24"/>
        </w:rPr>
        <w:t>model</w:t>
      </w:r>
      <w:r w:rsidR="00BD3818" w:rsidRPr="009F4FB7">
        <w:rPr>
          <w:rFonts w:cs="Times New Roman"/>
          <w:color w:val="000000" w:themeColor="text1"/>
          <w:szCs w:val="24"/>
        </w:rPr>
        <w:t xml:space="preserve">, </w:t>
      </w:r>
      <w:r w:rsidR="00D5304F" w:rsidRPr="009F4FB7">
        <w:rPr>
          <w:rFonts w:cs="Times New Roman"/>
          <w:color w:val="000000" w:themeColor="text1"/>
          <w:szCs w:val="24"/>
        </w:rPr>
        <w:t xml:space="preserve">which highlights the value of competitive promotional information as suggested by Huang et al. </w:t>
      </w:r>
      <w:r w:rsidR="00D5304F" w:rsidRPr="009F4FB7">
        <w:rPr>
          <w:rFonts w:cs="Times New Roman"/>
          <w:color w:val="000000" w:themeColor="text1"/>
          <w:szCs w:val="24"/>
        </w:rPr>
        <w:lastRenderedPageBreak/>
        <w:t>(2014)</w:t>
      </w:r>
      <w:r w:rsidR="00A66A2D" w:rsidRPr="009F4FB7">
        <w:rPr>
          <w:rFonts w:cs="Times New Roman"/>
          <w:color w:val="000000" w:themeColor="text1"/>
          <w:szCs w:val="24"/>
        </w:rPr>
        <w:t>.</w:t>
      </w:r>
      <w:r w:rsidR="00047030" w:rsidRPr="009F4FB7">
        <w:rPr>
          <w:rFonts w:cs="Times New Roman"/>
          <w:color w:val="000000" w:themeColor="text1"/>
          <w:szCs w:val="24"/>
        </w:rPr>
        <w:t xml:space="preserve"> </w:t>
      </w:r>
      <w:r w:rsidR="00332A2C" w:rsidRPr="009F4FB7">
        <w:rPr>
          <w:rFonts w:cs="Times New Roman"/>
          <w:color w:val="000000" w:themeColor="text1"/>
          <w:szCs w:val="24"/>
        </w:rPr>
        <w:t xml:space="preserve">3) </w:t>
      </w:r>
      <w:r w:rsidR="00BD3818" w:rsidRPr="009F4FB7">
        <w:rPr>
          <w:rFonts w:cs="Times New Roman"/>
          <w:color w:val="000000" w:themeColor="text1"/>
          <w:szCs w:val="24"/>
        </w:rPr>
        <w:t>T</w:t>
      </w:r>
      <w:r w:rsidR="00494879" w:rsidRPr="009F4FB7">
        <w:rPr>
          <w:rFonts w:cs="Times New Roman"/>
          <w:color w:val="000000" w:themeColor="text1"/>
          <w:szCs w:val="24"/>
        </w:rPr>
        <w:t>he ADL-own-EWC mode</w:t>
      </w:r>
      <w:r w:rsidR="00BD3818" w:rsidRPr="009F4FB7">
        <w:rPr>
          <w:rFonts w:cs="Times New Roman"/>
          <w:color w:val="000000" w:themeColor="text1"/>
          <w:szCs w:val="24"/>
        </w:rPr>
        <w:t xml:space="preserve">l </w:t>
      </w:r>
      <w:r w:rsidR="00332A2C" w:rsidRPr="009F4FB7">
        <w:rPr>
          <w:rFonts w:cs="Times New Roman"/>
          <w:color w:val="000000" w:themeColor="text1"/>
          <w:szCs w:val="24"/>
        </w:rPr>
        <w:t>outperform</w:t>
      </w:r>
      <w:r w:rsidR="00C17A36" w:rsidRPr="009F4FB7">
        <w:rPr>
          <w:rFonts w:cs="Times New Roman"/>
          <w:color w:val="000000" w:themeColor="text1"/>
          <w:szCs w:val="24"/>
        </w:rPr>
        <w:t>s</w:t>
      </w:r>
      <w:r w:rsidR="006C4B41" w:rsidRPr="009F4FB7">
        <w:rPr>
          <w:rFonts w:cs="Times New Roman"/>
          <w:color w:val="000000" w:themeColor="text1"/>
          <w:szCs w:val="24"/>
        </w:rPr>
        <w:t xml:space="preserve"> the ADL-own model</w:t>
      </w:r>
      <w:r w:rsidR="00332A2C" w:rsidRPr="009F4FB7">
        <w:rPr>
          <w:rFonts w:cs="Times New Roman"/>
          <w:color w:val="000000" w:themeColor="text1"/>
          <w:szCs w:val="24"/>
        </w:rPr>
        <w:t xml:space="preserve">. </w:t>
      </w:r>
      <w:r w:rsidR="00314550" w:rsidRPr="009F4FB7">
        <w:rPr>
          <w:rFonts w:cs="Times New Roman"/>
          <w:color w:val="000000" w:themeColor="text1"/>
          <w:szCs w:val="24"/>
        </w:rPr>
        <w:t>4) T</w:t>
      </w:r>
      <w:r w:rsidR="00314550" w:rsidRPr="009F4FB7">
        <w:rPr>
          <w:rFonts w:eastAsia="DengXian" w:cs="Times New Roman"/>
          <w:color w:val="000000" w:themeColor="text1"/>
          <w:szCs w:val="24"/>
        </w:rPr>
        <w:t>he ADL-</w:t>
      </w:r>
      <w:r w:rsidR="00314550" w:rsidRPr="009F4FB7">
        <w:rPr>
          <w:rFonts w:eastAsia="DengXian" w:cs="Times New Roman"/>
          <w:noProof/>
          <w:color w:val="000000" w:themeColor="text1"/>
          <w:szCs w:val="24"/>
        </w:rPr>
        <w:t>intra</w:t>
      </w:r>
      <w:r w:rsidR="00314550" w:rsidRPr="009F4FB7">
        <w:rPr>
          <w:rFonts w:eastAsia="DengXian" w:cs="Times New Roman"/>
          <w:color w:val="000000" w:themeColor="text1"/>
          <w:szCs w:val="24"/>
        </w:rPr>
        <w:t>-EWC model significantly outperforms the ADL-</w:t>
      </w:r>
      <w:r w:rsidR="00314550" w:rsidRPr="009F4FB7">
        <w:rPr>
          <w:rFonts w:eastAsia="DengXian" w:cs="Times New Roman"/>
          <w:noProof/>
          <w:color w:val="000000" w:themeColor="text1"/>
          <w:szCs w:val="24"/>
        </w:rPr>
        <w:t>intra model</w:t>
      </w:r>
      <w:r w:rsidR="00314550" w:rsidRPr="009F4FB7">
        <w:rPr>
          <w:rFonts w:eastAsia="DengXian" w:cs="Times New Roman"/>
          <w:color w:val="000000" w:themeColor="text1"/>
          <w:szCs w:val="24"/>
        </w:rPr>
        <w:t xml:space="preserve">. </w:t>
      </w:r>
      <w:r w:rsidR="007A277A" w:rsidRPr="009F4FB7">
        <w:rPr>
          <w:rFonts w:cs="Times New Roman"/>
          <w:color w:val="000000" w:themeColor="text1"/>
          <w:szCs w:val="24"/>
        </w:rPr>
        <w:t>5</w:t>
      </w:r>
      <w:r w:rsidR="00C17A36" w:rsidRPr="009F4FB7">
        <w:rPr>
          <w:rFonts w:cs="Times New Roman"/>
          <w:color w:val="000000" w:themeColor="text1"/>
          <w:szCs w:val="24"/>
        </w:rPr>
        <w:t xml:space="preserve">) The ADL-own-IC model outperforms the ADL-own model </w:t>
      </w:r>
      <w:r w:rsidR="00C514D5" w:rsidRPr="009F4FB7">
        <w:rPr>
          <w:rFonts w:cs="Times New Roman"/>
          <w:color w:val="000000" w:themeColor="text1"/>
          <w:szCs w:val="24"/>
        </w:rPr>
        <w:t xml:space="preserve">for short </w:t>
      </w:r>
      <w:r w:rsidR="00FE76F4" w:rsidRPr="009F4FB7">
        <w:rPr>
          <w:rFonts w:cs="Times New Roman"/>
          <w:color w:val="000000" w:themeColor="text1"/>
          <w:szCs w:val="24"/>
        </w:rPr>
        <w:t xml:space="preserve">and moderate </w:t>
      </w:r>
      <w:r w:rsidR="00C514D5" w:rsidRPr="009F4FB7">
        <w:rPr>
          <w:rFonts w:cs="Times New Roman"/>
          <w:color w:val="000000" w:themeColor="text1"/>
          <w:szCs w:val="24"/>
        </w:rPr>
        <w:t xml:space="preserve">forecast horizons (e.g., </w:t>
      </w:r>
      <w:r w:rsidR="007A277A" w:rsidRPr="009F4FB7">
        <w:rPr>
          <w:rFonts w:cs="Times New Roman"/>
          <w:color w:val="000000" w:themeColor="text1"/>
          <w:szCs w:val="24"/>
        </w:rPr>
        <w:t>for</w:t>
      </w:r>
      <w:r w:rsidR="00C514D5" w:rsidRPr="009F4FB7">
        <w:rPr>
          <w:rFonts w:cs="Times New Roman"/>
          <w:color w:val="000000" w:themeColor="text1"/>
          <w:szCs w:val="24"/>
        </w:rPr>
        <w:t xml:space="preserve"> </w:t>
      </w:r>
      <w:r w:rsidR="00C514D5" w:rsidRPr="009F4FB7">
        <w:rPr>
          <w:rFonts w:cs="Times New Roman"/>
          <w:i/>
          <w:color w:val="000000" w:themeColor="text1"/>
          <w:szCs w:val="24"/>
        </w:rPr>
        <w:t>h</w:t>
      </w:r>
      <w:r w:rsidR="00C514D5" w:rsidRPr="009F4FB7">
        <w:rPr>
          <w:rFonts w:cs="Times New Roman"/>
          <w:color w:val="000000" w:themeColor="text1"/>
          <w:szCs w:val="24"/>
        </w:rPr>
        <w:t xml:space="preserve">=1 and </w:t>
      </w:r>
      <w:r w:rsidR="00C514D5" w:rsidRPr="009F4FB7">
        <w:rPr>
          <w:rFonts w:cs="Times New Roman"/>
          <w:i/>
          <w:color w:val="000000" w:themeColor="text1"/>
          <w:szCs w:val="24"/>
        </w:rPr>
        <w:t>h</w:t>
      </w:r>
      <w:r w:rsidR="00C514D5" w:rsidRPr="009F4FB7">
        <w:rPr>
          <w:rFonts w:cs="Times New Roman"/>
          <w:color w:val="000000" w:themeColor="text1"/>
          <w:szCs w:val="24"/>
        </w:rPr>
        <w:t xml:space="preserve">=4) but </w:t>
      </w:r>
      <w:r w:rsidR="00E928AD" w:rsidRPr="009F4FB7">
        <w:rPr>
          <w:rFonts w:cs="Times New Roman"/>
          <w:color w:val="000000" w:themeColor="text1"/>
          <w:szCs w:val="24"/>
        </w:rPr>
        <w:t>gets outperformed</w:t>
      </w:r>
      <w:r w:rsidR="00494879" w:rsidRPr="009F4FB7">
        <w:rPr>
          <w:rFonts w:cs="Times New Roman"/>
          <w:color w:val="000000" w:themeColor="text1"/>
          <w:szCs w:val="24"/>
        </w:rPr>
        <w:t xml:space="preserve"> </w:t>
      </w:r>
      <w:r w:rsidR="00F5385D" w:rsidRPr="009F4FB7">
        <w:rPr>
          <w:rFonts w:eastAsia="DengXian" w:cs="Times New Roman"/>
          <w:color w:val="000000" w:themeColor="text1"/>
          <w:szCs w:val="24"/>
        </w:rPr>
        <w:t xml:space="preserve">the ADL-own model </w:t>
      </w:r>
      <w:r w:rsidR="00FE76F4" w:rsidRPr="009F4FB7">
        <w:rPr>
          <w:rFonts w:cs="Times New Roman"/>
          <w:color w:val="000000" w:themeColor="text1"/>
          <w:szCs w:val="24"/>
        </w:rPr>
        <w:t>for long forecast horizon</w:t>
      </w:r>
      <w:r w:rsidR="00C514D5" w:rsidRPr="009F4FB7">
        <w:rPr>
          <w:rFonts w:cs="Times New Roman"/>
          <w:color w:val="000000" w:themeColor="text1"/>
          <w:szCs w:val="24"/>
        </w:rPr>
        <w:t xml:space="preserve"> </w:t>
      </w:r>
      <w:r w:rsidR="00494879" w:rsidRPr="009F4FB7">
        <w:rPr>
          <w:rFonts w:cs="Times New Roman"/>
          <w:color w:val="000000" w:themeColor="text1"/>
          <w:szCs w:val="24"/>
        </w:rPr>
        <w:t xml:space="preserve">(e.g., </w:t>
      </w:r>
      <w:r w:rsidR="007A277A" w:rsidRPr="009F4FB7">
        <w:rPr>
          <w:rFonts w:cs="Times New Roman"/>
          <w:color w:val="000000" w:themeColor="text1"/>
          <w:szCs w:val="24"/>
        </w:rPr>
        <w:t>for</w:t>
      </w:r>
      <w:r w:rsidR="00494879" w:rsidRPr="009F4FB7">
        <w:rPr>
          <w:rFonts w:cs="Times New Roman"/>
          <w:color w:val="000000" w:themeColor="text1"/>
          <w:szCs w:val="24"/>
        </w:rPr>
        <w:t xml:space="preserve"> </w:t>
      </w:r>
      <w:r w:rsidR="00494879" w:rsidRPr="009F4FB7">
        <w:rPr>
          <w:rFonts w:cs="Times New Roman"/>
          <w:i/>
          <w:color w:val="000000" w:themeColor="text1"/>
          <w:szCs w:val="24"/>
        </w:rPr>
        <w:t>h</w:t>
      </w:r>
      <w:r w:rsidR="00494879" w:rsidRPr="009F4FB7">
        <w:rPr>
          <w:rFonts w:cs="Times New Roman"/>
          <w:color w:val="000000" w:themeColor="text1"/>
          <w:szCs w:val="24"/>
        </w:rPr>
        <w:t>=12)</w:t>
      </w:r>
      <w:r w:rsidR="00075F7F" w:rsidRPr="009F4FB7">
        <w:rPr>
          <w:rStyle w:val="FootnoteReference"/>
          <w:rFonts w:cs="Times New Roman"/>
          <w:color w:val="000000" w:themeColor="text1"/>
          <w:szCs w:val="24"/>
        </w:rPr>
        <w:footnoteReference w:id="10"/>
      </w:r>
      <w:r w:rsidR="00494879" w:rsidRPr="009F4FB7">
        <w:rPr>
          <w:rFonts w:cs="Times New Roman"/>
          <w:color w:val="000000" w:themeColor="text1"/>
          <w:szCs w:val="24"/>
        </w:rPr>
        <w:t>.</w:t>
      </w:r>
      <w:r w:rsidR="00761FC9" w:rsidRPr="009F4FB7">
        <w:rPr>
          <w:rFonts w:cs="Times New Roman"/>
          <w:color w:val="000000" w:themeColor="text1"/>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 xml:space="preserve">The ADL-intra-IC model outperforms the ADL-intra model for h=1 and h=4, </w:t>
      </w:r>
      <w:r w:rsidR="00F5385D" w:rsidRPr="009F4FB7">
        <w:rPr>
          <w:rFonts w:cs="Times New Roman"/>
          <w:color w:val="000000" w:themeColor="text1"/>
          <w:szCs w:val="24"/>
        </w:rPr>
        <w:t xml:space="preserve">but gets outperformed by </w:t>
      </w:r>
      <w:r w:rsidR="00F5385D" w:rsidRPr="009F4FB7">
        <w:rPr>
          <w:rFonts w:eastAsia="DengXian" w:cs="Times New Roman"/>
          <w:color w:val="000000" w:themeColor="text1"/>
          <w:szCs w:val="24"/>
        </w:rPr>
        <w:t xml:space="preserve">the ADL-intra model </w:t>
      </w:r>
      <w:r w:rsidR="00F5385D" w:rsidRPr="009F4FB7">
        <w:rPr>
          <w:rFonts w:cs="Times New Roman"/>
          <w:color w:val="000000" w:themeColor="text1"/>
          <w:szCs w:val="24"/>
        </w:rPr>
        <w:t xml:space="preserve">for long forecast horizon (e.g., for </w:t>
      </w:r>
      <w:r w:rsidR="00F5385D" w:rsidRPr="009F4FB7">
        <w:rPr>
          <w:rFonts w:cs="Times New Roman"/>
          <w:i/>
          <w:color w:val="000000" w:themeColor="text1"/>
          <w:szCs w:val="24"/>
        </w:rPr>
        <w:t>h</w:t>
      </w:r>
      <w:r w:rsidR="00F5385D" w:rsidRPr="009F4FB7">
        <w:rPr>
          <w:rFonts w:cs="Times New Roman"/>
          <w:color w:val="000000" w:themeColor="text1"/>
          <w:szCs w:val="24"/>
        </w:rPr>
        <w:t>=12</w:t>
      </w:r>
      <w:r w:rsidR="002A7816" w:rsidRPr="009F4FB7">
        <w:rPr>
          <w:rFonts w:cs="Times New Roman"/>
          <w:color w:val="000000" w:themeColor="text1"/>
          <w:szCs w:val="24"/>
        </w:rPr>
        <w:t xml:space="preserve">. </w:t>
      </w:r>
      <w:r w:rsidR="00143455" w:rsidRPr="009F4FB7">
        <w:rPr>
          <w:rFonts w:cs="Times New Roman"/>
          <w:color w:val="000000" w:themeColor="text1"/>
          <w:szCs w:val="24"/>
        </w:rPr>
        <w:t xml:space="preserve">The </w:t>
      </w:r>
      <w:r w:rsidR="00B93B04" w:rsidRPr="009F4FB7">
        <w:rPr>
          <w:rFonts w:cs="Times New Roman"/>
          <w:color w:val="000000" w:themeColor="text1"/>
          <w:szCs w:val="24"/>
        </w:rPr>
        <w:t xml:space="preserve">results </w:t>
      </w:r>
      <w:r w:rsidR="00143455" w:rsidRPr="009F4FB7">
        <w:rPr>
          <w:rFonts w:cs="Times New Roman"/>
          <w:color w:val="000000" w:themeColor="text1"/>
          <w:szCs w:val="24"/>
        </w:rPr>
        <w:t>suggest that the IC method may be more effective for short forecast horizons, which is</w:t>
      </w:r>
      <w:r w:rsidR="00B93B04" w:rsidRPr="009F4FB7">
        <w:rPr>
          <w:rFonts w:cs="Times New Roman"/>
          <w:color w:val="000000" w:themeColor="text1"/>
          <w:szCs w:val="24"/>
        </w:rPr>
        <w:t xml:space="preserve"> consistent with the </w:t>
      </w:r>
      <w:r w:rsidR="007F6F19" w:rsidRPr="009F4FB7">
        <w:rPr>
          <w:rFonts w:cs="Times New Roman"/>
          <w:color w:val="000000" w:themeColor="text1"/>
          <w:szCs w:val="24"/>
        </w:rPr>
        <w:t xml:space="preserve">findings </w:t>
      </w:r>
      <w:r w:rsidR="00143455" w:rsidRPr="009F4FB7">
        <w:rPr>
          <w:rFonts w:cs="Times New Roman"/>
          <w:color w:val="000000" w:themeColor="text1"/>
          <w:szCs w:val="24"/>
        </w:rPr>
        <w:t xml:space="preserve">in other disciplines </w: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328E1" w:rsidRPr="009F4FB7">
        <w:rPr>
          <w:rFonts w:cs="Times New Roman"/>
          <w:color w:val="000000" w:themeColor="text1"/>
          <w:szCs w:val="24"/>
        </w:rPr>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 xml:space="preserve">(e.g., </w:t>
      </w:r>
      <w:hyperlink w:anchor="_ENREF_66" w:tooltip="Pettenuzzo, 2011 #750" w:history="1">
        <w:r w:rsidR="00E117CB" w:rsidRPr="009F4FB7">
          <w:rPr>
            <w:rFonts w:cs="Times New Roman"/>
            <w:noProof/>
            <w:color w:val="000000" w:themeColor="text1"/>
            <w:szCs w:val="24"/>
          </w:rPr>
          <w:t>Pettenuzzo and Timmermann 2011</w:t>
        </w:r>
      </w:hyperlink>
      <w:r w:rsidR="003328E1" w:rsidRPr="009F4FB7">
        <w:rPr>
          <w:rFonts w:cs="Times New Roman"/>
          <w:noProof/>
          <w:color w:val="000000" w:themeColor="text1"/>
          <w:szCs w:val="24"/>
        </w:rPr>
        <w:t xml:space="preserve">, </w:t>
      </w:r>
      <w:hyperlink w:anchor="_ENREF_15" w:tooltip="Chevillon, 2016 #123" w:history="1">
        <w:r w:rsidR="00E117CB" w:rsidRPr="009F4FB7">
          <w:rPr>
            <w:rFonts w:cs="Times New Roman"/>
            <w:noProof/>
            <w:color w:val="000000" w:themeColor="text1"/>
            <w:szCs w:val="24"/>
          </w:rPr>
          <w:t>Chevillon 2016</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3328E1" w:rsidRPr="009F4FB7">
        <w:rPr>
          <w:rFonts w:cs="Times New Roman"/>
          <w:color w:val="000000" w:themeColor="text1"/>
          <w:szCs w:val="24"/>
        </w:rPr>
        <w:t>.</w:t>
      </w:r>
      <w:r w:rsidR="00383682" w:rsidRPr="009F4FB7">
        <w:rPr>
          <w:rFonts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p>
    <w:p w:rsidR="00A720E3" w:rsidRPr="009F4FB7" w:rsidRDefault="00A720E3"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71736" w:rsidRPr="009F4FB7" w:rsidTr="00BB245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1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7.5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4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9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1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8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8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95%</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32</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8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6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5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8.3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3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31</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2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0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5.9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5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94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5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8</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8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3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7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4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2%</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7</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66</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4.0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2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62</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2.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5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4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2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74</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7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3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9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8.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7</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194D3E" w:rsidRPr="009F4FB7" w:rsidRDefault="00194D3E" w:rsidP="00324987">
      <w:pPr>
        <w:spacing w:after="0" w:line="360" w:lineRule="auto"/>
        <w:rPr>
          <w:rFonts w:eastAsia="DengXian" w:cs="Times New Roman"/>
          <w:color w:val="000000" w:themeColor="text1"/>
          <w:szCs w:val="24"/>
        </w:rPr>
      </w:pPr>
    </w:p>
    <w:p w:rsidR="00C8641A" w:rsidRPr="009F4FB7" w:rsidRDefault="00C8641A" w:rsidP="00324987">
      <w:pPr>
        <w:spacing w:after="0" w:line="360" w:lineRule="auto"/>
        <w:rPr>
          <w:rFonts w:eastAsia="DengXian" w:cs="Times New Roman"/>
          <w:color w:val="000000" w:themeColor="text1"/>
          <w:szCs w:val="24"/>
        </w:rPr>
      </w:pPr>
    </w:p>
    <w:p w:rsidR="00D112A9" w:rsidRPr="009F4FB7" w:rsidRDefault="0082081D" w:rsidP="00D112A9">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Table 4.</w:t>
      </w:r>
      <w:r w:rsidRPr="009F4FB7">
        <w:rPr>
          <w:rFonts w:eastAsia="DengXian" w:cs="Times New Roman"/>
          <w:color w:val="000000" w:themeColor="text1"/>
          <w:szCs w:val="24"/>
        </w:rPr>
        <w:tab/>
      </w:r>
      <w:r w:rsidR="008600E5" w:rsidRPr="009F4FB7">
        <w:rPr>
          <w:rFonts w:eastAsia="DengXian" w:cs="Times New Roman"/>
          <w:color w:val="000000" w:themeColor="text1"/>
          <w:szCs w:val="24"/>
        </w:rPr>
        <w:t>p</w:t>
      </w:r>
      <w:r w:rsidR="00DA21EA" w:rsidRPr="009F4FB7">
        <w:rPr>
          <w:rFonts w:eastAsia="DengXian" w:cs="Times New Roman"/>
          <w:color w:val="000000" w:themeColor="text1"/>
          <w:szCs w:val="24"/>
        </w:rPr>
        <w:t>-values</w:t>
      </w:r>
      <w:r w:rsidRPr="009F4FB7">
        <w:rPr>
          <w:rFonts w:eastAsia="DengXian" w:cs="Times New Roman"/>
          <w:color w:val="000000" w:themeColor="text1"/>
          <w:szCs w:val="24"/>
        </w:rPr>
        <w:t xml:space="preserve"> </w:t>
      </w:r>
      <w:r w:rsidR="008600E5" w:rsidRPr="009F4FB7">
        <w:rPr>
          <w:rFonts w:eastAsia="DengXian" w:cs="Times New Roman"/>
          <w:color w:val="000000" w:themeColor="text1"/>
          <w:szCs w:val="24"/>
        </w:rPr>
        <w:t>for the</w:t>
      </w:r>
      <w:r w:rsidR="008243CE" w:rsidRPr="009F4FB7">
        <w:rPr>
          <w:rFonts w:eastAsia="DengXian" w:cs="Times New Roman"/>
          <w:color w:val="000000" w:themeColor="text1"/>
          <w:szCs w:val="24"/>
        </w:rPr>
        <w:t xml:space="preserve"> </w:t>
      </w:r>
      <w:r w:rsidRPr="009F4FB7">
        <w:rPr>
          <w:rFonts w:eastAsia="DengXian" w:cs="Times New Roman"/>
          <w:color w:val="000000" w:themeColor="text1"/>
          <w:szCs w:val="24"/>
        </w:rPr>
        <w:t>Wilcoxon Sign Rank Test</w:t>
      </w:r>
    </w:p>
    <w:p w:rsidR="00070336" w:rsidRPr="009F4FB7" w:rsidRDefault="001B3B00" w:rsidP="00027200">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r w:rsidR="00027200" w:rsidRPr="009F4FB7">
        <w:rPr>
          <w:rFonts w:eastAsia="DengXian" w:cs="Times New Roman"/>
          <w:color w:val="000000" w:themeColor="text1"/>
          <w:szCs w:val="24"/>
        </w:rPr>
        <w:t xml:space="preserve"> </w:t>
      </w:r>
    </w:p>
    <w:tbl>
      <w:tblPr>
        <w:tblStyle w:val="ListTable1Light1"/>
        <w:tblW w:w="9376" w:type="dxa"/>
        <w:jc w:val="center"/>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9F4FB7" w:rsidRPr="009F4FB7" w:rsidTr="00AC331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Benchmark</w:t>
            </w:r>
          </w:p>
        </w:tc>
        <w:tc>
          <w:tcPr>
            <w:tcW w:w="1746" w:type="dxa"/>
            <w:vMerge w:val="restart"/>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Candidate</w:t>
            </w:r>
            <w:r w:rsidR="00BB245C" w:rsidRPr="009F4FB7">
              <w:rPr>
                <w:rFonts w:eastAsia="Times New Roman" w:cs="Times New Roman"/>
                <w:b w:val="0"/>
                <w:color w:val="000000" w:themeColor="text1"/>
                <w:sz w:val="22"/>
              </w:rPr>
              <w:t>s</w:t>
            </w:r>
            <w:r w:rsidRPr="009F4FB7">
              <w:rPr>
                <w:rFonts w:eastAsia="Times New Roman" w:cs="Times New Roman"/>
                <w:b w:val="0"/>
                <w:color w:val="000000" w:themeColor="text1"/>
                <w:sz w:val="22"/>
              </w:rPr>
              <w:t xml:space="preserve"> </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noProof/>
                <w:color w:val="000000" w:themeColor="text1"/>
                <w:sz w:val="22"/>
              </w:rPr>
              <w:t>S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SE</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070336" w:rsidRPr="009F4FB7" w:rsidRDefault="00070336" w:rsidP="00070336">
            <w:pPr>
              <w:spacing w:after="0" w:line="240" w:lineRule="auto"/>
              <w:rPr>
                <w:rFonts w:eastAsia="Times New Roman" w:cs="Times New Roman"/>
                <w:b w:val="0"/>
                <w:color w:val="000000" w:themeColor="text1"/>
                <w:sz w:val="22"/>
              </w:rPr>
            </w:pPr>
          </w:p>
        </w:tc>
        <w:tc>
          <w:tcPr>
            <w:tcW w:w="1746" w:type="dxa"/>
            <w:vMerge/>
            <w:shd w:val="clear" w:color="auto" w:fill="auto"/>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41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4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4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8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3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2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7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5</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Base-lift</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6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9</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bl>
    <w:p w:rsidR="00EB4CE8" w:rsidRPr="009F4FB7" w:rsidRDefault="00B50562"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E50A8D"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7B5793" w:rsidP="00047335">
      <w:pPr>
        <w:spacing w:after="0" w:line="360" w:lineRule="auto"/>
        <w:rPr>
          <w:rFonts w:cs="Times New Roman"/>
          <w:color w:val="000000" w:themeColor="text1"/>
          <w:szCs w:val="24"/>
        </w:rPr>
      </w:pPr>
      <w:r w:rsidRPr="009F4FB7">
        <w:rPr>
          <w:rFonts w:eastAsia="DengXian" w:cs="Times New Roman"/>
          <w:color w:val="000000" w:themeColor="text1"/>
          <w:szCs w:val="24"/>
        </w:rPr>
        <w:t xml:space="preserve">We also investigate the models’ forecasting performance for the </w:t>
      </w:r>
      <w:r w:rsidR="00543F8C" w:rsidRPr="009F4FB7">
        <w:rPr>
          <w:rFonts w:eastAsia="DengXian" w:cs="Times New Roman"/>
          <w:color w:val="000000" w:themeColor="text1"/>
          <w:szCs w:val="24"/>
        </w:rPr>
        <w:t xml:space="preserve">time </w:t>
      </w:r>
      <w:r w:rsidRPr="009F4FB7">
        <w:rPr>
          <w:rFonts w:eastAsia="DengXian" w:cs="Times New Roman"/>
          <w:color w:val="000000" w:themeColor="text1"/>
          <w:szCs w:val="24"/>
        </w:rPr>
        <w:t xml:space="preserve">period </w:t>
      </w:r>
      <w:r w:rsidR="00271C30" w:rsidRPr="009F4FB7">
        <w:rPr>
          <w:rFonts w:cs="Times New Roman"/>
          <w:color w:val="000000" w:themeColor="text1"/>
          <w:szCs w:val="24"/>
        </w:rPr>
        <w:t>depending on whether or not</w:t>
      </w:r>
      <w:r w:rsidR="00892E56" w:rsidRPr="009F4FB7">
        <w:rPr>
          <w:rFonts w:cs="Times New Roman"/>
          <w:color w:val="000000" w:themeColor="text1"/>
          <w:szCs w:val="24"/>
        </w:rPr>
        <w:t xml:space="preserve"> the focal product is being promoted</w:t>
      </w:r>
      <w:r w:rsidR="00047335" w:rsidRPr="009F4FB7">
        <w:rPr>
          <w:rFonts w:cs="Times New Roman"/>
          <w:color w:val="000000" w:themeColor="text1"/>
          <w:szCs w:val="24"/>
        </w:rPr>
        <w:t xml:space="preserve">. </w:t>
      </w:r>
      <w:r w:rsidR="00111EA3" w:rsidRPr="009F4FB7">
        <w:rPr>
          <w:rFonts w:cs="Times New Roman"/>
          <w:color w:val="000000" w:themeColor="text1"/>
          <w:szCs w:val="24"/>
        </w:rPr>
        <w:t xml:space="preserve">Table 5 shows the </w:t>
      </w:r>
      <w:r w:rsidR="00111EA3" w:rsidRPr="009F4FB7">
        <w:rPr>
          <w:rFonts w:eastAsia="DengXian" w:cs="Times New Roman"/>
          <w:color w:val="000000" w:themeColor="text1"/>
          <w:szCs w:val="24"/>
        </w:rPr>
        <w:t xml:space="preserve">forecasting performance of </w:t>
      </w:r>
      <w:r w:rsidR="005955EF" w:rsidRPr="009F4FB7">
        <w:rPr>
          <w:rFonts w:eastAsia="DengXian" w:cs="Times New Roman"/>
          <w:color w:val="000000" w:themeColor="text1"/>
          <w:szCs w:val="24"/>
        </w:rPr>
        <w:t>the</w:t>
      </w:r>
      <w:r w:rsidR="00111EA3" w:rsidRPr="009F4FB7">
        <w:rPr>
          <w:rFonts w:eastAsia="DengXian" w:cs="Times New Roman"/>
          <w:color w:val="000000" w:themeColor="text1"/>
          <w:szCs w:val="24"/>
        </w:rPr>
        <w:t xml:space="preserve"> models for the promoted forecast period. </w:t>
      </w:r>
      <w:r w:rsidR="008E0FC4" w:rsidRPr="009F4FB7">
        <w:rPr>
          <w:rFonts w:cs="Times New Roman"/>
          <w:color w:val="000000" w:themeColor="text1"/>
          <w:szCs w:val="24"/>
        </w:rPr>
        <w:t xml:space="preserve">The results are </w:t>
      </w:r>
      <w:r w:rsidR="008E0FC4" w:rsidRPr="009F4FB7">
        <w:rPr>
          <w:rFonts w:cs="Times New Roman"/>
          <w:noProof/>
          <w:color w:val="000000" w:themeColor="text1"/>
          <w:szCs w:val="24"/>
        </w:rPr>
        <w:t xml:space="preserve">in </w:t>
      </w:r>
      <w:r w:rsidRPr="009F4FB7">
        <w:rPr>
          <w:rFonts w:cs="Times New Roman"/>
          <w:noProof/>
          <w:color w:val="000000" w:themeColor="text1"/>
          <w:szCs w:val="24"/>
        </w:rPr>
        <w:t>line</w:t>
      </w:r>
      <w:r w:rsidR="00962DC5" w:rsidRPr="009F4FB7">
        <w:rPr>
          <w:rFonts w:cs="Times New Roman"/>
          <w:color w:val="000000" w:themeColor="text1"/>
          <w:szCs w:val="24"/>
        </w:rPr>
        <w:t xml:space="preserve"> with those in Table 3</w:t>
      </w:r>
      <w:r w:rsidR="008E0FC4" w:rsidRPr="009F4FB7">
        <w:rPr>
          <w:rFonts w:cs="Times New Roman"/>
          <w:color w:val="000000" w:themeColor="text1"/>
          <w:szCs w:val="24"/>
        </w:rPr>
        <w:t xml:space="preserve">. </w:t>
      </w:r>
      <w:r w:rsidR="00B2587C" w:rsidRPr="009F4FB7">
        <w:rPr>
          <w:rFonts w:cs="Times New Roman"/>
          <w:color w:val="000000" w:themeColor="text1"/>
          <w:szCs w:val="24"/>
        </w:rPr>
        <w:t xml:space="preserve">The only exception is that the base-lift method has surprisingly superior forecasting performance for the MAPE. </w:t>
      </w:r>
      <w:r w:rsidRPr="009F4FB7">
        <w:rPr>
          <w:rFonts w:cs="Times New Roman"/>
          <w:color w:val="000000" w:themeColor="text1"/>
          <w:szCs w:val="24"/>
        </w:rPr>
        <w:t xml:space="preserve">This is because </w:t>
      </w:r>
      <w:r w:rsidR="00B2587C" w:rsidRPr="009F4FB7">
        <w:rPr>
          <w:rFonts w:cs="Times New Roman"/>
          <w:color w:val="000000" w:themeColor="text1"/>
          <w:szCs w:val="24"/>
        </w:rPr>
        <w:t xml:space="preserve">that </w:t>
      </w:r>
      <w:r w:rsidR="008904D3" w:rsidRPr="009F4FB7">
        <w:rPr>
          <w:rFonts w:cs="Times New Roman"/>
          <w:color w:val="000000" w:themeColor="text1"/>
          <w:szCs w:val="24"/>
        </w:rPr>
        <w:t xml:space="preserve">a small number of SKU’s </w:t>
      </w:r>
      <w:r w:rsidR="00D11084" w:rsidRPr="009F4FB7">
        <w:rPr>
          <w:rFonts w:cs="Times New Roman"/>
          <w:color w:val="000000" w:themeColor="text1"/>
          <w:szCs w:val="24"/>
        </w:rPr>
        <w:t xml:space="preserve">with very low sales </w:t>
      </w:r>
      <w:r w:rsidR="00B2587C" w:rsidRPr="009F4FB7">
        <w:rPr>
          <w:rFonts w:cs="Times New Roman"/>
          <w:color w:val="000000" w:themeColor="text1"/>
          <w:szCs w:val="24"/>
        </w:rPr>
        <w:t xml:space="preserve">volume </w:t>
      </w:r>
      <w:r w:rsidR="00D11084" w:rsidRPr="009F4FB7">
        <w:rPr>
          <w:rFonts w:cs="Times New Roman"/>
          <w:color w:val="000000" w:themeColor="text1"/>
          <w:szCs w:val="24"/>
        </w:rPr>
        <w:t xml:space="preserve">has </w:t>
      </w:r>
      <w:r w:rsidR="005A3813" w:rsidRPr="009F4FB7">
        <w:rPr>
          <w:rFonts w:cs="Times New Roman"/>
          <w:color w:val="000000" w:themeColor="text1"/>
          <w:szCs w:val="24"/>
        </w:rPr>
        <w:t>dominated</w:t>
      </w:r>
      <w:r w:rsidR="008904D3" w:rsidRPr="009F4FB7">
        <w:rPr>
          <w:rFonts w:cs="Times New Roman"/>
          <w:color w:val="000000" w:themeColor="text1"/>
          <w:szCs w:val="24"/>
        </w:rPr>
        <w:t xml:space="preserve"> the ranking </w:t>
      </w:r>
      <w:r w:rsidR="00B2587C" w:rsidRPr="009F4FB7">
        <w:rPr>
          <w:rFonts w:cs="Times New Roman"/>
          <w:color w:val="000000" w:themeColor="text1"/>
          <w:szCs w:val="24"/>
        </w:rPr>
        <w:t>of</w:t>
      </w:r>
      <w:r w:rsidR="008904D3" w:rsidRPr="009F4FB7">
        <w:rPr>
          <w:rFonts w:cs="Times New Roman"/>
          <w:color w:val="000000" w:themeColor="text1"/>
          <w:szCs w:val="24"/>
        </w:rPr>
        <w:t xml:space="preserve"> the MAPE</w:t>
      </w:r>
      <w:r w:rsidRPr="009F4FB7">
        <w:rPr>
          <w:rFonts w:cs="Times New Roman"/>
          <w:color w:val="000000" w:themeColor="text1"/>
          <w:szCs w:val="24"/>
        </w:rPr>
        <w:t>.</w:t>
      </w:r>
      <w:r w:rsidR="005A3813" w:rsidRPr="009F4FB7">
        <w:rPr>
          <w:rFonts w:cs="Times New Roman"/>
          <w:color w:val="000000" w:themeColor="text1"/>
          <w:szCs w:val="24"/>
        </w:rPr>
        <w:t xml:space="preserve"> </w:t>
      </w:r>
      <w:r w:rsidR="00735E73" w:rsidRPr="009F4FB7">
        <w:rPr>
          <w:rFonts w:cs="Times New Roman"/>
          <w:color w:val="000000" w:themeColor="text1"/>
          <w:szCs w:val="24"/>
        </w:rPr>
        <w:t>The</w:t>
      </w:r>
      <w:r w:rsidR="005A3813" w:rsidRPr="009F4FB7">
        <w:rPr>
          <w:rFonts w:cs="Times New Roman"/>
          <w:color w:val="000000" w:themeColor="text1"/>
          <w:szCs w:val="24"/>
        </w:rPr>
        <w:t xml:space="preserve"> result is different from </w:t>
      </w:r>
      <w:r w:rsidR="00735E73" w:rsidRPr="009F4FB7">
        <w:rPr>
          <w:rFonts w:cs="Times New Roman"/>
          <w:color w:val="000000" w:themeColor="text1"/>
          <w:szCs w:val="24"/>
        </w:rPr>
        <w:t>that</w:t>
      </w:r>
      <w:r w:rsidR="005A3813" w:rsidRPr="009F4FB7">
        <w:rPr>
          <w:rFonts w:cs="Times New Roman"/>
          <w:color w:val="000000" w:themeColor="text1"/>
          <w:szCs w:val="24"/>
        </w:rPr>
        <w:t xml:space="preserve"> in Huang et al. (2014) </w:t>
      </w:r>
      <w:r w:rsidR="00735E73" w:rsidRPr="009F4FB7">
        <w:rPr>
          <w:rFonts w:cs="Times New Roman"/>
          <w:color w:val="000000" w:themeColor="text1"/>
          <w:szCs w:val="24"/>
        </w:rPr>
        <w:t>where</w:t>
      </w:r>
      <w:r w:rsidR="005A3813" w:rsidRPr="009F4FB7">
        <w:rPr>
          <w:rFonts w:cs="Times New Roman"/>
          <w:color w:val="000000" w:themeColor="text1"/>
          <w:szCs w:val="24"/>
        </w:rPr>
        <w:t xml:space="preserve"> the forecasts are </w:t>
      </w:r>
      <w:r w:rsidR="00735E73" w:rsidRPr="009F4FB7">
        <w:rPr>
          <w:rFonts w:cs="Times New Roman"/>
          <w:color w:val="000000" w:themeColor="text1"/>
          <w:szCs w:val="24"/>
        </w:rPr>
        <w:t>generated</w:t>
      </w:r>
      <w:r w:rsidR="005A3813" w:rsidRPr="009F4FB7">
        <w:rPr>
          <w:rFonts w:cs="Times New Roman"/>
          <w:color w:val="000000" w:themeColor="text1"/>
          <w:szCs w:val="24"/>
        </w:rPr>
        <w:t xml:space="preserve"> </w:t>
      </w:r>
      <w:r w:rsidR="00D95D4D" w:rsidRPr="009F4FB7">
        <w:rPr>
          <w:rFonts w:cs="Times New Roman"/>
          <w:color w:val="000000" w:themeColor="text1"/>
          <w:szCs w:val="24"/>
        </w:rPr>
        <w:t>based on aggregated data</w:t>
      </w:r>
      <w:r w:rsidR="005A3813" w:rsidRPr="009F4FB7">
        <w:rPr>
          <w:rFonts w:cs="Times New Roman"/>
          <w:color w:val="000000" w:themeColor="text1"/>
          <w:szCs w:val="24"/>
        </w:rPr>
        <w:t xml:space="preserve"> across multiple stores</w:t>
      </w:r>
      <w:r w:rsidR="00CD19F6" w:rsidRPr="009F4FB7">
        <w:rPr>
          <w:rFonts w:cs="Times New Roman"/>
          <w:color w:val="000000" w:themeColor="text1"/>
          <w:szCs w:val="24"/>
        </w:rPr>
        <w:t xml:space="preserve"> and the MAPE may not easily be distorted</w:t>
      </w:r>
      <w:r w:rsidR="005A3813" w:rsidRPr="009F4FB7">
        <w:rPr>
          <w:rFonts w:cs="Times New Roman"/>
          <w:color w:val="000000" w:themeColor="text1"/>
          <w:szCs w:val="24"/>
        </w:rPr>
        <w:t>.</w:t>
      </w:r>
      <w:r w:rsidR="00111EA3" w:rsidRPr="009F4FB7">
        <w:rPr>
          <w:rFonts w:cs="Times New Roman"/>
          <w:color w:val="000000" w:themeColor="text1"/>
          <w:szCs w:val="24"/>
        </w:rPr>
        <w:t xml:space="preserve"> The results for the non-promoted period are </w:t>
      </w:r>
      <w:r w:rsidR="00C558D7" w:rsidRPr="009F4FB7">
        <w:rPr>
          <w:rFonts w:cs="Times New Roman"/>
          <w:color w:val="000000" w:themeColor="text1"/>
          <w:szCs w:val="24"/>
        </w:rPr>
        <w:t xml:space="preserve">also consistent </w:t>
      </w:r>
      <w:r w:rsidR="00111EA3" w:rsidRPr="009F4FB7">
        <w:rPr>
          <w:rFonts w:cs="Times New Roman"/>
          <w:color w:val="000000" w:themeColor="text1"/>
          <w:szCs w:val="24"/>
        </w:rPr>
        <w:t xml:space="preserve">with the results in Table 3 and we do not show it here for </w:t>
      </w:r>
      <w:r w:rsidR="00C558D7" w:rsidRPr="009F4FB7">
        <w:rPr>
          <w:rFonts w:cs="Times New Roman"/>
          <w:color w:val="000000" w:themeColor="text1"/>
          <w:szCs w:val="24"/>
        </w:rPr>
        <w:t>s</w:t>
      </w:r>
      <w:r w:rsidR="00111EA3" w:rsidRPr="009F4FB7">
        <w:rPr>
          <w:rFonts w:cs="Times New Roman"/>
          <w:color w:val="000000" w:themeColor="text1"/>
          <w:szCs w:val="24"/>
        </w:rPr>
        <w:t>implicity.</w:t>
      </w:r>
    </w:p>
    <w:p w:rsidR="006F2749" w:rsidRPr="009F4FB7" w:rsidRDefault="007B5793" w:rsidP="006F2749">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6F2749" w:rsidRPr="009F4FB7" w:rsidRDefault="006F2749" w:rsidP="00047335">
      <w:pPr>
        <w:spacing w:after="0" w:line="360" w:lineRule="auto"/>
        <w:rPr>
          <w:rFonts w:cs="Times New Roman"/>
          <w:color w:val="000000" w:themeColor="text1"/>
          <w:szCs w:val="24"/>
        </w:rPr>
      </w:pPr>
    </w:p>
    <w:p w:rsidR="00CF35BC" w:rsidRPr="009F4FB7" w:rsidRDefault="002B4130"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5</w:t>
      </w:r>
      <w:r w:rsidRPr="009F4FB7">
        <w:rPr>
          <w:rFonts w:eastAsia="DengXian" w:cs="Times New Roman"/>
          <w:color w:val="000000" w:themeColor="text1"/>
          <w:szCs w:val="24"/>
        </w:rPr>
        <w:t>.</w:t>
      </w:r>
      <w:r w:rsidRPr="009F4FB7">
        <w:rPr>
          <w:rFonts w:eastAsia="DengXian" w:cs="Times New Roman"/>
          <w:color w:val="000000" w:themeColor="text1"/>
          <w:szCs w:val="24"/>
        </w:rPr>
        <w:tab/>
      </w:r>
      <w:r w:rsidR="00CF35BC" w:rsidRPr="009F4FB7">
        <w:rPr>
          <w:rFonts w:eastAsia="DengXian" w:cs="Times New Roman"/>
          <w:color w:val="000000" w:themeColor="text1"/>
          <w:szCs w:val="24"/>
        </w:rPr>
        <w:t>The forecasting performance of the models (for the time period when the focal product is being promoted)</w:t>
      </w:r>
    </w:p>
    <w:p w:rsidR="002B4130" w:rsidRPr="009F4FB7" w:rsidRDefault="002B4130" w:rsidP="002B4130">
      <w:pPr>
        <w:spacing w:after="0" w:line="360" w:lineRule="auto"/>
        <w:rPr>
          <w:rFonts w:eastAsia="DengXian" w:cs="Times New Roman"/>
          <w:color w:val="000000" w:themeColor="text1"/>
          <w:szCs w:val="24"/>
        </w:rPr>
      </w:pPr>
    </w:p>
    <w:p w:rsidR="00047335" w:rsidRPr="009F4FB7" w:rsidRDefault="00047335"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92E56" w:rsidRPr="009F4FB7" w:rsidTr="008078A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7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6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518</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89%</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3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6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4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5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6.9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9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265</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5.3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2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6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6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1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3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0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2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lastRenderedPageBreak/>
              <w:t>ADL-own</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2.0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84%</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97</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2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4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9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1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4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13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9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6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5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7.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22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46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11%</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14%</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6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5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9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7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44</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8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15</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2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8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2</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23</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892E56" w:rsidRPr="009F4FB7" w:rsidRDefault="00892E56" w:rsidP="00324987">
      <w:pPr>
        <w:spacing w:after="0" w:line="360" w:lineRule="auto"/>
        <w:rPr>
          <w:rFonts w:eastAsia="DengXian" w:cs="Times New Roman"/>
          <w:color w:val="000000" w:themeColor="text1"/>
          <w:szCs w:val="24"/>
        </w:rPr>
      </w:pPr>
    </w:p>
    <w:p w:rsidR="00442B35" w:rsidRPr="009F4FB7" w:rsidRDefault="00DC4342" w:rsidP="00442B35">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overall forecasting performance and the ADL-intra model is the one which overlooks the issue of structural break. The forecasts are based on one to four weeks forecast horizon. </w:t>
      </w:r>
      <w:r w:rsidR="00442B35" w:rsidRPr="009F4FB7">
        <w:rPr>
          <w:color w:val="000000" w:themeColor="text1"/>
          <w:szCs w:val="24"/>
        </w:rPr>
        <w:t>Figure 8a and 8b show further details using boxplot for the MAPE for one to four week forecast horizon</w:t>
      </w:r>
      <w:r w:rsidR="00442B35" w:rsidRPr="009F4FB7">
        <w:rPr>
          <w:rStyle w:val="FootnoteReference"/>
          <w:color w:val="000000" w:themeColor="text1"/>
          <w:szCs w:val="24"/>
        </w:rPr>
        <w:footnoteReference w:id="11"/>
      </w:r>
      <w:r w:rsidR="00442B35" w:rsidRPr="009F4FB7">
        <w:rPr>
          <w:color w:val="000000" w:themeColor="text1"/>
          <w:szCs w:val="24"/>
        </w:rPr>
        <w:t>. In the boxplot, positive values indicate (percentage) improvements by the ADL-intra-EWC model or the ADL-intra-IC model compared to the ADL-intra model.</w:t>
      </w:r>
    </w:p>
    <w:p w:rsidR="003C3F39" w:rsidRPr="009F4FB7" w:rsidRDefault="00C770DD" w:rsidP="009D211D">
      <w:pPr>
        <w:spacing w:after="0" w:line="360" w:lineRule="auto"/>
        <w:rPr>
          <w:rFonts w:cs="Times New Roman"/>
          <w:color w:val="000000" w:themeColor="text1"/>
          <w:szCs w:val="24"/>
        </w:rPr>
      </w:pPr>
      <w:r w:rsidRPr="009F4FB7">
        <w:rPr>
          <w:color w:val="000000" w:themeColor="text1"/>
          <w:szCs w:val="24"/>
        </w:rPr>
        <w:t>Generally</w:t>
      </w:r>
      <w:r w:rsidR="00DC4342" w:rsidRPr="009F4FB7">
        <w:rPr>
          <w:color w:val="000000" w:themeColor="text1"/>
          <w:szCs w:val="24"/>
        </w:rPr>
        <w:t xml:space="preserve">, both </w:t>
      </w:r>
      <w:r w:rsidRPr="009F4FB7">
        <w:rPr>
          <w:color w:val="000000" w:themeColor="text1"/>
          <w:szCs w:val="24"/>
        </w:rPr>
        <w:t xml:space="preserve">the </w:t>
      </w:r>
      <w:r w:rsidR="00DC4342" w:rsidRPr="009F4FB7">
        <w:rPr>
          <w:color w:val="000000" w:themeColor="text1"/>
          <w:szCs w:val="24"/>
        </w:rPr>
        <w:t>ADL-intra-</w:t>
      </w:r>
      <w:r w:rsidRPr="009F4FB7">
        <w:rPr>
          <w:color w:val="000000" w:themeColor="text1"/>
          <w:szCs w:val="24"/>
        </w:rPr>
        <w:t>EWC</w:t>
      </w:r>
      <w:r w:rsidR="00DC4342" w:rsidRPr="009F4FB7">
        <w:rPr>
          <w:color w:val="000000" w:themeColor="text1"/>
          <w:szCs w:val="24"/>
        </w:rPr>
        <w:t xml:space="preserve"> </w:t>
      </w:r>
      <w:r w:rsidRPr="009F4FB7">
        <w:rPr>
          <w:color w:val="000000" w:themeColor="text1"/>
          <w:szCs w:val="24"/>
        </w:rPr>
        <w:t xml:space="preserve">model </w:t>
      </w:r>
      <w:r w:rsidR="00DC4342" w:rsidRPr="009F4FB7">
        <w:rPr>
          <w:color w:val="000000" w:themeColor="text1"/>
          <w:szCs w:val="24"/>
        </w:rPr>
        <w:t xml:space="preserve">and </w:t>
      </w:r>
      <w:r w:rsidRPr="009F4FB7">
        <w:rPr>
          <w:color w:val="000000" w:themeColor="text1"/>
          <w:szCs w:val="24"/>
        </w:rPr>
        <w:t xml:space="preserve">the </w:t>
      </w:r>
      <w:r w:rsidR="00DC4342" w:rsidRPr="009F4FB7">
        <w:rPr>
          <w:color w:val="000000" w:themeColor="text1"/>
          <w:szCs w:val="24"/>
        </w:rPr>
        <w:t>ADL-inter-</w:t>
      </w:r>
      <w:r w:rsidRPr="009F4FB7">
        <w:rPr>
          <w:color w:val="000000" w:themeColor="text1"/>
          <w:szCs w:val="24"/>
        </w:rPr>
        <w:t>IC</w:t>
      </w:r>
      <w:r w:rsidR="00DC4342" w:rsidRPr="009F4FB7">
        <w:rPr>
          <w:color w:val="000000" w:themeColor="text1"/>
          <w:szCs w:val="24"/>
        </w:rPr>
        <w:t xml:space="preserve"> models outperform the </w:t>
      </w:r>
      <w:r w:rsidR="00823B4E" w:rsidRPr="009F4FB7">
        <w:rPr>
          <w:color w:val="000000" w:themeColor="text1"/>
          <w:szCs w:val="24"/>
        </w:rPr>
        <w:t>ADL-intra</w:t>
      </w:r>
      <w:r w:rsidR="00DC4342"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of the </w:t>
      </w:r>
      <w:r w:rsidR="007600B3" w:rsidRPr="009F4FB7">
        <w:rPr>
          <w:color w:val="000000" w:themeColor="text1"/>
          <w:szCs w:val="24"/>
        </w:rPr>
        <w:t xml:space="preserve">30 </w:t>
      </w:r>
      <w:r w:rsidR="00823B4E" w:rsidRPr="009F4FB7">
        <w:rPr>
          <w:color w:val="000000" w:themeColor="text1"/>
          <w:szCs w:val="24"/>
        </w:rPr>
        <w:t xml:space="preserve">product </w:t>
      </w:r>
      <w:r w:rsidR="00DC4342" w:rsidRPr="009F4FB7">
        <w:rPr>
          <w:color w:val="000000" w:themeColor="text1"/>
          <w:szCs w:val="24"/>
        </w:rPr>
        <w:t xml:space="preserve">categories. </w:t>
      </w:r>
      <w:r w:rsidR="009475BE" w:rsidRPr="009F4FB7">
        <w:rPr>
          <w:color w:val="000000" w:themeColor="text1"/>
          <w:szCs w:val="24"/>
        </w:rPr>
        <w:t xml:space="preserve">However, </w:t>
      </w:r>
      <w:r w:rsidR="009443FD" w:rsidRPr="009F4FB7">
        <w:rPr>
          <w:color w:val="000000" w:themeColor="text1"/>
          <w:szCs w:val="24"/>
        </w:rPr>
        <w:t xml:space="preserve">we do not observe improve forecasting accuracy for some product categories. For example, </w:t>
      </w:r>
      <w:r w:rsidR="009475BE" w:rsidRPr="009F4FB7">
        <w:rPr>
          <w:color w:val="000000" w:themeColor="text1"/>
          <w:szCs w:val="24"/>
        </w:rPr>
        <w:t xml:space="preserve">the ADL-intra-EWC model is outperformed by the ADL-intra model for 6 categories including </w:t>
      </w:r>
      <w:r w:rsidR="009475BE" w:rsidRPr="009F4FB7">
        <w:rPr>
          <w:i/>
          <w:color w:val="000000" w:themeColor="text1"/>
          <w:szCs w:val="24"/>
        </w:rPr>
        <w:t>Cold Cereal, Hot dog, Margarine/Butter, Mayonnaise, Razors, Toilet Tissue</w:t>
      </w:r>
      <w:r w:rsidR="009475BE" w:rsidRPr="009F4FB7">
        <w:rPr>
          <w:color w:val="000000" w:themeColor="text1"/>
          <w:szCs w:val="24"/>
        </w:rPr>
        <w:t xml:space="preserve">, and </w:t>
      </w:r>
      <w:r w:rsidR="009475BE" w:rsidRPr="009F4FB7">
        <w:rPr>
          <w:i/>
          <w:color w:val="000000" w:themeColor="text1"/>
          <w:szCs w:val="24"/>
        </w:rPr>
        <w:t>Toothbrush</w:t>
      </w:r>
      <w:r w:rsidR="009443FD" w:rsidRPr="009F4FB7">
        <w:rPr>
          <w:i/>
          <w:color w:val="000000" w:themeColor="text1"/>
          <w:szCs w:val="24"/>
        </w:rPr>
        <w:t xml:space="preserve">, </w:t>
      </w:r>
      <w:r w:rsidR="009443FD" w:rsidRPr="009F4FB7">
        <w:rPr>
          <w:color w:val="000000" w:themeColor="text1"/>
          <w:szCs w:val="24"/>
        </w:rPr>
        <w:t>while t</w:t>
      </w:r>
      <w:r w:rsidR="00172397" w:rsidRPr="009F4FB7">
        <w:rPr>
          <w:color w:val="000000" w:themeColor="text1"/>
          <w:szCs w:val="24"/>
        </w:rPr>
        <w:t>he ADL-intra-</w:t>
      </w:r>
      <w:r w:rsidR="009C3226" w:rsidRPr="009F4FB7">
        <w:rPr>
          <w:color w:val="000000" w:themeColor="text1"/>
          <w:szCs w:val="24"/>
        </w:rPr>
        <w:t>IC</w:t>
      </w:r>
      <w:r w:rsidR="00172397" w:rsidRPr="009F4FB7">
        <w:rPr>
          <w:color w:val="000000" w:themeColor="text1"/>
          <w:szCs w:val="24"/>
        </w:rPr>
        <w:t xml:space="preserve"> model is outperformed for</w:t>
      </w:r>
      <w:r w:rsidR="009443FD" w:rsidRPr="009F4FB7">
        <w:rPr>
          <w:color w:val="000000" w:themeColor="text1"/>
          <w:szCs w:val="24"/>
        </w:rPr>
        <w:t xml:space="preserve"> 7 categories including </w:t>
      </w:r>
      <w:r w:rsidR="005D7382" w:rsidRPr="009F4FB7">
        <w:rPr>
          <w:i/>
          <w:color w:val="000000" w:themeColor="text1"/>
          <w:szCs w:val="24"/>
        </w:rPr>
        <w:t xml:space="preserve">Carbonated Beverages, Cold </w:t>
      </w:r>
      <w:r w:rsidR="00D508E7" w:rsidRPr="009F4FB7">
        <w:rPr>
          <w:i/>
          <w:color w:val="000000" w:themeColor="text1"/>
          <w:szCs w:val="24"/>
        </w:rPr>
        <w:t>C</w:t>
      </w:r>
      <w:r w:rsidR="005D7382" w:rsidRPr="009F4FB7">
        <w:rPr>
          <w:i/>
          <w:color w:val="000000" w:themeColor="text1"/>
          <w:szCs w:val="24"/>
        </w:rPr>
        <w:t>ereal, Fac</w:t>
      </w:r>
      <w:r w:rsidR="00D508E7" w:rsidRPr="009F4FB7">
        <w:rPr>
          <w:i/>
          <w:color w:val="000000" w:themeColor="text1"/>
          <w:szCs w:val="24"/>
        </w:rPr>
        <w:t>e T</w:t>
      </w:r>
      <w:r w:rsidR="005D7382" w:rsidRPr="009F4FB7">
        <w:rPr>
          <w:i/>
          <w:color w:val="000000" w:themeColor="text1"/>
          <w:szCs w:val="24"/>
        </w:rPr>
        <w:t>iss</w:t>
      </w:r>
      <w:r w:rsidR="00D508E7" w:rsidRPr="009F4FB7">
        <w:rPr>
          <w:i/>
          <w:color w:val="000000" w:themeColor="text1"/>
          <w:szCs w:val="24"/>
        </w:rPr>
        <w:t>ue</w:t>
      </w:r>
      <w:r w:rsidR="005D7382" w:rsidRPr="009F4FB7">
        <w:rPr>
          <w:i/>
          <w:color w:val="000000" w:themeColor="text1"/>
          <w:szCs w:val="24"/>
        </w:rPr>
        <w:t xml:space="preserve">, </w:t>
      </w:r>
      <w:r w:rsidR="009443FD" w:rsidRPr="009F4FB7">
        <w:rPr>
          <w:i/>
          <w:color w:val="000000" w:themeColor="text1"/>
          <w:szCs w:val="24"/>
        </w:rPr>
        <w:t>Frozen P</w:t>
      </w:r>
      <w:r w:rsidR="005D7382" w:rsidRPr="009F4FB7">
        <w:rPr>
          <w:i/>
          <w:color w:val="000000" w:themeColor="text1"/>
          <w:szCs w:val="24"/>
        </w:rPr>
        <w:t>izza, Hot</w:t>
      </w:r>
      <w:r w:rsidR="009443FD" w:rsidRPr="009F4FB7">
        <w:rPr>
          <w:i/>
          <w:color w:val="000000" w:themeColor="text1"/>
          <w:szCs w:val="24"/>
        </w:rPr>
        <w:t xml:space="preserve"> D</w:t>
      </w:r>
      <w:r w:rsidR="005D7382" w:rsidRPr="009F4FB7">
        <w:rPr>
          <w:i/>
          <w:color w:val="000000" w:themeColor="text1"/>
          <w:szCs w:val="24"/>
        </w:rPr>
        <w:t xml:space="preserve">og, Toothbrush, </w:t>
      </w:r>
      <w:r w:rsidR="005D7382" w:rsidRPr="009F4FB7">
        <w:rPr>
          <w:color w:val="000000" w:themeColor="text1"/>
          <w:szCs w:val="24"/>
        </w:rPr>
        <w:t>and</w:t>
      </w:r>
      <w:r w:rsidR="005D7382" w:rsidRPr="009F4FB7">
        <w:rPr>
          <w:i/>
          <w:color w:val="000000" w:themeColor="text1"/>
          <w:szCs w:val="24"/>
        </w:rPr>
        <w:t xml:space="preserve"> Toothpaste</w:t>
      </w:r>
      <w:r w:rsidR="009443FD" w:rsidRPr="009F4FB7">
        <w:rPr>
          <w:i/>
          <w:color w:val="000000" w:themeColor="text1"/>
          <w:szCs w:val="24"/>
        </w:rPr>
        <w:t>.</w:t>
      </w:r>
      <w:r w:rsidR="00BF3E8F" w:rsidRPr="009F4FB7">
        <w:rPr>
          <w:i/>
          <w:color w:val="000000" w:themeColor="text1"/>
          <w:szCs w:val="24"/>
        </w:rPr>
        <w:t xml:space="preserve"> </w:t>
      </w:r>
      <w:r w:rsidR="000A06D3" w:rsidRPr="009F4FB7">
        <w:rPr>
          <w:color w:val="000000" w:themeColor="text1"/>
          <w:szCs w:val="24"/>
        </w:rPr>
        <w:t xml:space="preserve">One explanation is that </w:t>
      </w:r>
      <w:r w:rsidR="0066214A" w:rsidRPr="009F4FB7">
        <w:rPr>
          <w:color w:val="000000" w:themeColor="text1"/>
          <w:szCs w:val="24"/>
        </w:rPr>
        <w:t xml:space="preserve">the </w:t>
      </w:r>
      <w:r w:rsidR="000A06D3" w:rsidRPr="009F4FB7">
        <w:rPr>
          <w:color w:val="000000" w:themeColor="text1"/>
          <w:szCs w:val="24"/>
        </w:rPr>
        <w:t>change of the eff</w:t>
      </w:r>
      <w:r w:rsidR="009604ED" w:rsidRPr="009F4FB7">
        <w:rPr>
          <w:color w:val="000000" w:themeColor="text1"/>
          <w:szCs w:val="24"/>
        </w:rPr>
        <w:t xml:space="preserve">ect of the price and promotions, </w:t>
      </w:r>
      <w:r w:rsidR="000A06D3" w:rsidRPr="009F4FB7">
        <w:rPr>
          <w:color w:val="000000" w:themeColor="text1"/>
          <w:szCs w:val="24"/>
        </w:rPr>
        <w:t xml:space="preserve">the </w:t>
      </w:r>
      <w:r w:rsidR="00924B57" w:rsidRPr="009F4FB7">
        <w:rPr>
          <w:color w:val="000000" w:themeColor="text1"/>
          <w:szCs w:val="24"/>
        </w:rPr>
        <w:t>structural break</w:t>
      </w:r>
      <w:r w:rsidR="009604ED" w:rsidRPr="009F4FB7">
        <w:rPr>
          <w:color w:val="000000" w:themeColor="text1"/>
          <w:szCs w:val="24"/>
        </w:rPr>
        <w:t xml:space="preserve">, </w:t>
      </w:r>
      <w:r w:rsidR="00924B57" w:rsidRPr="009F4FB7">
        <w:rPr>
          <w:color w:val="000000" w:themeColor="text1"/>
          <w:szCs w:val="24"/>
        </w:rPr>
        <w:t xml:space="preserve">and </w:t>
      </w:r>
      <w:r w:rsidR="009604ED" w:rsidRPr="009F4FB7">
        <w:rPr>
          <w:color w:val="000000" w:themeColor="text1"/>
          <w:szCs w:val="24"/>
        </w:rPr>
        <w:t xml:space="preserve">the </w:t>
      </w:r>
      <w:r w:rsidR="000A06D3" w:rsidRPr="009F4FB7">
        <w:rPr>
          <w:color w:val="000000" w:themeColor="text1"/>
          <w:szCs w:val="24"/>
        </w:rPr>
        <w:t xml:space="preserve">forecast bias </w:t>
      </w:r>
      <w:r w:rsidR="009604ED" w:rsidRPr="009F4FB7">
        <w:rPr>
          <w:color w:val="000000" w:themeColor="text1"/>
          <w:szCs w:val="24"/>
        </w:rPr>
        <w:t xml:space="preserve">may </w:t>
      </w:r>
      <w:r w:rsidR="00924B57" w:rsidRPr="009F4FB7">
        <w:rPr>
          <w:color w:val="000000" w:themeColor="text1"/>
          <w:szCs w:val="24"/>
        </w:rPr>
        <w:t>vary for different categories</w:t>
      </w:r>
      <w:r w:rsidR="009604ED" w:rsidRPr="009F4FB7">
        <w:rPr>
          <w:color w:val="000000" w:themeColor="text1"/>
          <w:szCs w:val="24"/>
        </w:rPr>
        <w:t xml:space="preserve">. As a result, the potential improvement may be submerged in the variations of the data. </w:t>
      </w:r>
    </w:p>
    <w:p w:rsidR="00665C0E" w:rsidRPr="009F4FB7" w:rsidRDefault="00665C0E">
      <w:pPr>
        <w:spacing w:after="160" w:line="259" w:lineRule="auto"/>
        <w:rPr>
          <w:rFonts w:cs="Times New Roman"/>
          <w:color w:val="000000" w:themeColor="text1"/>
          <w:szCs w:val="24"/>
        </w:rPr>
      </w:pPr>
      <w:r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876C63" w:rsidRPr="009F4FB7" w:rsidRDefault="009716B4" w:rsidP="00876C63">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four week forecast horizon</w:t>
      </w:r>
    </w:p>
    <w:p w:rsidR="00665C0E" w:rsidRPr="009F4FB7" w:rsidRDefault="00665C0E" w:rsidP="00F0437F">
      <w:pPr>
        <w:pStyle w:val="ListParagraph"/>
        <w:spacing w:after="0" w:line="360" w:lineRule="auto"/>
        <w:ind w:left="0"/>
        <w:rPr>
          <w:rFonts w:cs="Times New Roman"/>
          <w:color w:val="000000" w:themeColor="text1"/>
          <w:szCs w:val="24"/>
        </w:rPr>
      </w:pPr>
    </w:p>
    <w:tbl>
      <w:tblPr>
        <w:tblStyle w:val="ListTable1Light1"/>
        <w:tblW w:w="13173" w:type="dxa"/>
        <w:tblLook w:val="04A0" w:firstRow="1" w:lastRow="0" w:firstColumn="1" w:lastColumn="0" w:noHBand="0" w:noVBand="1"/>
      </w:tblPr>
      <w:tblGrid>
        <w:gridCol w:w="2117"/>
        <w:gridCol w:w="850"/>
        <w:gridCol w:w="772"/>
        <w:gridCol w:w="883"/>
        <w:gridCol w:w="1283"/>
        <w:gridCol w:w="889"/>
        <w:gridCol w:w="772"/>
        <w:gridCol w:w="883"/>
        <w:gridCol w:w="1283"/>
        <w:gridCol w:w="890"/>
        <w:gridCol w:w="772"/>
        <w:gridCol w:w="883"/>
        <w:gridCol w:w="1283"/>
      </w:tblGrid>
      <w:tr w:rsidR="00665C0E" w:rsidRPr="009F4FB7" w:rsidTr="006F4B4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val="restart"/>
            <w:shd w:val="clear" w:color="auto" w:fill="auto"/>
            <w:noWrap/>
            <w:hideMark/>
          </w:tcPr>
          <w:p w:rsidR="00665C0E" w:rsidRPr="009F4FB7" w:rsidRDefault="00665C0E" w:rsidP="00665C0E">
            <w:pPr>
              <w:spacing w:after="0" w:line="240" w:lineRule="auto"/>
              <w:jc w:val="center"/>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250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4"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EWC</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IC</w:t>
            </w:r>
          </w:p>
        </w:tc>
        <w:tc>
          <w:tcPr>
            <w:tcW w:w="896"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shd w:val="clear" w:color="auto" w:fill="auto"/>
            <w:hideMark/>
          </w:tcPr>
          <w:p w:rsidR="00665C0E" w:rsidRPr="009F4FB7" w:rsidRDefault="00665C0E" w:rsidP="00665C0E">
            <w:pPr>
              <w:spacing w:after="0" w:line="240" w:lineRule="auto"/>
              <w:rPr>
                <w:rFonts w:eastAsia="Times New Roman" w:cs="Times New Roman"/>
                <w:b w:val="0"/>
                <w:color w:val="000000" w:themeColor="text1"/>
                <w:sz w:val="20"/>
                <w:szCs w:val="20"/>
              </w:rPr>
            </w:pP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8</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32</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2%</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w:t>
            </w:r>
            <w:r w:rsidR="00BE7C64" w:rsidRPr="009F4FB7">
              <w:rPr>
                <w:rFonts w:eastAsia="Times New Roman" w:cs="Times New Roman"/>
                <w:b w:val="0"/>
                <w:color w:val="000000" w:themeColor="text1"/>
                <w:sz w:val="20"/>
                <w:szCs w:val="20"/>
              </w:rPr>
              <w:t xml:space="preserve"> C</w:t>
            </w:r>
            <w:r w:rsidRPr="009F4FB7">
              <w:rPr>
                <w:rFonts w:eastAsia="Times New Roman" w:cs="Times New Roman"/>
                <w:b w:val="0"/>
                <w:color w:val="000000" w:themeColor="text1"/>
                <w:sz w:val="20"/>
                <w:szCs w:val="20"/>
              </w:rPr>
              <w:t>er</w:t>
            </w:r>
            <w:r w:rsidR="00BE7C64" w:rsidRPr="009F4FB7">
              <w:rPr>
                <w:rFonts w:eastAsia="Times New Roman" w:cs="Times New Roman"/>
                <w:b w:val="0"/>
                <w:color w:val="000000" w:themeColor="text1"/>
                <w:sz w:val="20"/>
                <w:szCs w:val="20"/>
              </w:rPr>
              <w:t>eal</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4.9%</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8.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6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5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2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2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6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ilk</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1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ustard &amp; Ketchup</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2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ap</w:t>
            </w:r>
            <w:r w:rsidR="00BE7C64" w:rsidRPr="009F4FB7">
              <w:rPr>
                <w:rFonts w:eastAsia="Times New Roman" w:cs="Times New Roman"/>
                <w:b w:val="0"/>
                <w:color w:val="000000" w:themeColor="text1"/>
                <w:sz w:val="20"/>
                <w:szCs w:val="20"/>
              </w:rPr>
              <w:t>er Towel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7%</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eanut butt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hoto</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6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Razor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ty snack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hamp</w:t>
            </w:r>
            <w:r w:rsidR="00BE7C64" w:rsidRPr="009F4FB7">
              <w:rPr>
                <w:rFonts w:eastAsia="Times New Roman" w:cs="Times New Roman"/>
                <w:b w:val="0"/>
                <w:color w:val="000000" w:themeColor="text1"/>
                <w:sz w:val="20"/>
                <w:szCs w:val="20"/>
              </w:rPr>
              <w:t>oo</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6.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oup</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4</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4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paghetti sauc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ugar substitut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6</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4</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ilet Tissu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1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7</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brush</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5.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5%</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past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Yogurt</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0</w:t>
            </w:r>
          </w:p>
        </w:tc>
      </w:tr>
    </w:tbl>
    <w:p w:rsidR="00850C03" w:rsidRPr="009F4FB7" w:rsidRDefault="00850C03" w:rsidP="00F0437F">
      <w:pPr>
        <w:pStyle w:val="ListParagraph"/>
        <w:spacing w:after="0" w:line="360" w:lineRule="auto"/>
        <w:ind w:left="0"/>
        <w:rPr>
          <w:rFonts w:cs="Times New Roman"/>
          <w:color w:val="000000" w:themeColor="text1"/>
          <w:szCs w:val="24"/>
        </w:rPr>
        <w:sectPr w:rsidR="00850C03" w:rsidRPr="009F4FB7" w:rsidSect="00665C0E">
          <w:pgSz w:w="16838" w:h="11906" w:orient="landscape"/>
          <w:pgMar w:top="1440" w:right="1440" w:bottom="1440" w:left="1440" w:header="708" w:footer="708" w:gutter="0"/>
          <w:cols w:space="708"/>
          <w:docGrid w:linePitch="360"/>
        </w:sect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The ADL-intra-EW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32FCE252" wp14:editId="2A8339F5">
            <wp:extent cx="4933950" cy="3700463"/>
            <wp:effectExtent l="0" t="0" r="0" b="0"/>
            <wp:docPr id="9" name="Picture 9" descr="C:\Users\game\AppData\Local\Microsoft\Windows\INetCache\Content.Word\Boxplot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ame\AppData\Local\Microsoft\Windows\INetCache\Content.Word\Boxplot6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295" cy="3708222"/>
                    </a:xfrm>
                    <a:prstGeom prst="rect">
                      <a:avLst/>
                    </a:prstGeom>
                    <a:noFill/>
                    <a:ln>
                      <a:noFill/>
                    </a:ln>
                  </pic:spPr>
                </pic:pic>
              </a:graphicData>
            </a:graphic>
          </wp:inline>
        </w:drawing>
      </w:r>
      <w:r w:rsidRPr="009F4FB7">
        <w:rPr>
          <w:noProof/>
          <w:color w:val="000000" w:themeColor="text1"/>
        </w:rPr>
        <w:drawing>
          <wp:inline distT="0" distB="0" distL="0" distR="0" wp14:anchorId="07534180" wp14:editId="200488A5">
            <wp:extent cx="4943475" cy="3707607"/>
            <wp:effectExtent l="0" t="0" r="0" b="7620"/>
            <wp:docPr id="19" name="Picture 19" descr="C:\Users\game\AppData\Local\Microsoft\Windows\INetCache\Content.Word\Boxplot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me\AppData\Local\Microsoft\Windows\INetCache\Content.Word\Boxplot6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9582" cy="3712188"/>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b.</w:t>
      </w:r>
      <w:r w:rsidRPr="009F4FB7">
        <w:rPr>
          <w:rFonts w:cs="Times New Roman"/>
          <w:noProof/>
          <w:color w:val="000000" w:themeColor="text1"/>
          <w:szCs w:val="24"/>
        </w:rPr>
        <w:tab/>
        <w:t>The ADL-intra-I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68FADDCF" wp14:editId="7B1C2D0E">
            <wp:extent cx="4943475" cy="3707608"/>
            <wp:effectExtent l="0" t="0" r="0" b="7620"/>
            <wp:docPr id="2" name="Picture 2" descr="C:\Users\game\AppData\Local\Microsoft\Windows\INetCache\Content.Word\Boxplot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me\AppData\Local\Microsoft\Windows\INetCache\Content.Word\Boxplot6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0693" cy="3713022"/>
                    </a:xfrm>
                    <a:prstGeom prst="rect">
                      <a:avLst/>
                    </a:prstGeom>
                    <a:noFill/>
                    <a:ln>
                      <a:noFill/>
                    </a:ln>
                  </pic:spPr>
                </pic:pic>
              </a:graphicData>
            </a:graphic>
          </wp:inline>
        </w:drawing>
      </w:r>
    </w:p>
    <w:p w:rsidR="00862C02" w:rsidRPr="009F4FB7" w:rsidRDefault="00862C02" w:rsidP="00862C02">
      <w:pPr>
        <w:rPr>
          <w:color w:val="000000" w:themeColor="text1"/>
        </w:rPr>
      </w:pPr>
      <w:r w:rsidRPr="009F4FB7">
        <w:rPr>
          <w:noProof/>
          <w:color w:val="000000" w:themeColor="text1"/>
        </w:rPr>
        <w:drawing>
          <wp:inline distT="0" distB="0" distL="0" distR="0" wp14:anchorId="02F970A5" wp14:editId="3663157A">
            <wp:extent cx="4940299" cy="3705225"/>
            <wp:effectExtent l="0" t="0" r="0" b="0"/>
            <wp:docPr id="20" name="Picture 20" descr="C:\Users\game\AppData\Local\Microsoft\Windows\INetCache\Content.Word\Boxplot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me\AppData\Local\Microsoft\Windows\INetCache\Content.Word\Boxplot6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7207" cy="3725406"/>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t xml:space="preserve"> </w:t>
      </w:r>
    </w:p>
    <w:p w:rsidR="00841D41" w:rsidRPr="009F4FB7" w:rsidRDefault="00A619BF"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lastRenderedPageBreak/>
        <w:t>Conclusions, limitations</w:t>
      </w:r>
      <w:r w:rsidR="009E27D6" w:rsidRPr="009F4FB7">
        <w:rPr>
          <w:rFonts w:cs="Times New Roman"/>
          <w:b/>
          <w:color w:val="000000" w:themeColor="text1"/>
          <w:szCs w:val="24"/>
        </w:rPr>
        <w:t xml:space="preserve"> and </w:t>
      </w:r>
      <w:r w:rsidRPr="009F4FB7">
        <w:rPr>
          <w:rFonts w:cs="Times New Roman"/>
          <w:b/>
          <w:color w:val="000000" w:themeColor="text1"/>
          <w:szCs w:val="24"/>
        </w:rPr>
        <w:t>f</w:t>
      </w:r>
      <w:r w:rsidR="0071555F" w:rsidRPr="009F4FB7">
        <w:rPr>
          <w:rFonts w:cs="Times New Roman"/>
          <w:b/>
          <w:color w:val="000000" w:themeColor="text1"/>
          <w:szCs w:val="24"/>
        </w:rPr>
        <w:t>uture research</w:t>
      </w:r>
    </w:p>
    <w:p w:rsidR="00E5133C" w:rsidRPr="009F4FB7" w:rsidRDefault="00E5133C" w:rsidP="00324987">
      <w:pPr>
        <w:spacing w:after="0" w:line="360" w:lineRule="auto"/>
        <w:ind w:left="360"/>
        <w:rPr>
          <w:rFonts w:cs="Times New Roman"/>
          <w:b/>
          <w:color w:val="000000" w:themeColor="text1"/>
          <w:szCs w:val="24"/>
        </w:rPr>
      </w:pPr>
    </w:p>
    <w:p w:rsidR="00282ADD" w:rsidRPr="009F4FB7" w:rsidRDefault="00320F8B" w:rsidP="00324987">
      <w:pPr>
        <w:spacing w:after="0" w:line="360" w:lineRule="auto"/>
        <w:rPr>
          <w:rFonts w:cs="Times New Roman"/>
          <w:color w:val="000000" w:themeColor="text1"/>
          <w:szCs w:val="24"/>
        </w:rPr>
      </w:pPr>
      <w:r w:rsidRPr="009F4FB7">
        <w:rPr>
          <w:rFonts w:cs="Times New Roman"/>
          <w:color w:val="000000" w:themeColor="text1"/>
          <w:szCs w:val="24"/>
        </w:rPr>
        <w:t>Grocery retailers h</w:t>
      </w:r>
      <w:r w:rsidR="005B1E00" w:rsidRPr="009F4FB7">
        <w:rPr>
          <w:rFonts w:cs="Times New Roman"/>
          <w:color w:val="000000" w:themeColor="text1"/>
          <w:szCs w:val="24"/>
        </w:rPr>
        <w:t>ave been struggling with producing</w:t>
      </w:r>
      <w:r w:rsidRPr="009F4FB7">
        <w:rPr>
          <w:rFonts w:cs="Times New Roman"/>
          <w:color w:val="000000" w:themeColor="text1"/>
          <w:szCs w:val="24"/>
        </w:rPr>
        <w:t xml:space="preserve"> </w:t>
      </w:r>
      <w:r w:rsidR="0071555F" w:rsidRPr="009F4FB7">
        <w:rPr>
          <w:rFonts w:cs="Times New Roman"/>
          <w:color w:val="000000" w:themeColor="text1"/>
          <w:szCs w:val="24"/>
        </w:rPr>
        <w:t xml:space="preserve">accurate sales forecasts to </w:t>
      </w:r>
      <w:r w:rsidR="003B3657" w:rsidRPr="009F4FB7">
        <w:rPr>
          <w:rFonts w:cs="Times New Roman" w:hint="eastAsia"/>
          <w:color w:val="000000" w:themeColor="text1"/>
          <w:szCs w:val="24"/>
        </w:rPr>
        <w:t xml:space="preserve">effectively manage </w:t>
      </w:r>
      <w:r w:rsidRPr="009F4FB7">
        <w:rPr>
          <w:rFonts w:cs="Times New Roman"/>
          <w:color w:val="000000" w:themeColor="text1"/>
          <w:szCs w:val="24"/>
        </w:rPr>
        <w:t xml:space="preserve">their inventory </w:t>
      </w:r>
      <w:r w:rsidR="00F842F8" w:rsidRPr="009F4FB7">
        <w:rPr>
          <w:rFonts w:cs="Times New Roman" w:hint="eastAsia"/>
          <w:color w:val="000000" w:themeColor="text1"/>
          <w:szCs w:val="24"/>
        </w:rPr>
        <w:t>planning</w:t>
      </w:r>
      <w:r w:rsidR="00F842F8" w:rsidRPr="009F4FB7">
        <w:rPr>
          <w:rFonts w:cs="Times New Roman"/>
          <w:color w:val="000000" w:themeColor="text1"/>
          <w:szCs w:val="24"/>
        </w:rPr>
        <w:t xml:space="preserve"> </w:t>
      </w:r>
      <w:r w:rsidRPr="009F4FB7">
        <w:rPr>
          <w:rFonts w:cs="Times New Roman"/>
          <w:color w:val="000000" w:themeColor="text1"/>
          <w:szCs w:val="24"/>
        </w:rPr>
        <w:t xml:space="preserve">and customer satisfaction. </w:t>
      </w:r>
      <w:r w:rsidR="005B1E00" w:rsidRPr="009F4FB7">
        <w:rPr>
          <w:rFonts w:cs="Times New Roman"/>
          <w:color w:val="000000" w:themeColor="text1"/>
          <w:szCs w:val="24"/>
        </w:rPr>
        <w:t xml:space="preserve">In practice, many retailers use simple univariate models with adjustments for incoming promotional events. </w:t>
      </w:r>
      <w:r w:rsidR="00F842F8" w:rsidRPr="009F4FB7">
        <w:rPr>
          <w:rFonts w:cs="Times New Roman"/>
          <w:color w:val="000000" w:themeColor="text1"/>
          <w:szCs w:val="24"/>
        </w:rPr>
        <w:t xml:space="preserve">Some recent studies focused on taking advantage of the impact of promotional activities. For example, </w:t>
      </w:r>
      <w:r w:rsidRPr="009F4FB7">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9F4FB7">
        <w:rPr>
          <w:rFonts w:cs="Times New Roman"/>
          <w:color w:val="000000" w:themeColor="text1"/>
          <w:szCs w:val="24"/>
        </w:rPr>
        <w:t xml:space="preserve">both within the same product category and </w:t>
      </w:r>
      <w:r w:rsidRPr="009F4FB7">
        <w:rPr>
          <w:rFonts w:cs="Times New Roman"/>
          <w:color w:val="000000" w:themeColor="text1"/>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9F4FB7" w:rsidRDefault="00F3182B" w:rsidP="00015F99">
      <w:pPr>
        <w:spacing w:after="0" w:line="360" w:lineRule="auto"/>
        <w:rPr>
          <w:rFonts w:cs="Times New Roman"/>
          <w:color w:val="000000" w:themeColor="text1"/>
          <w:szCs w:val="24"/>
        </w:rPr>
      </w:pPr>
      <w:r w:rsidRPr="009F4FB7">
        <w:rPr>
          <w:rFonts w:cs="Times New Roman"/>
          <w:color w:val="000000" w:themeColor="text1"/>
          <w:szCs w:val="24"/>
        </w:rPr>
        <w:t>These c</w:t>
      </w:r>
      <w:r w:rsidR="00015F99" w:rsidRPr="009F4FB7">
        <w:rPr>
          <w:rFonts w:cs="Times New Roman"/>
          <w:color w:val="000000" w:themeColor="text1"/>
          <w:szCs w:val="24"/>
        </w:rPr>
        <w:t>onventional forecasting models all presume</w:t>
      </w:r>
      <w:r w:rsidR="00320F8B" w:rsidRPr="009F4FB7">
        <w:rPr>
          <w:rFonts w:cs="Times New Roman"/>
          <w:color w:val="000000" w:themeColor="text1"/>
          <w:szCs w:val="24"/>
        </w:rPr>
        <w:t xml:space="preserve"> </w:t>
      </w:r>
      <w:r w:rsidR="00015F99" w:rsidRPr="009F4FB7">
        <w:rPr>
          <w:rFonts w:cs="Times New Roman"/>
          <w:color w:val="000000" w:themeColor="text1"/>
          <w:szCs w:val="24"/>
        </w:rPr>
        <w:t>invariant</w:t>
      </w:r>
      <w:r w:rsidR="00320F8B" w:rsidRPr="009F4FB7">
        <w:rPr>
          <w:rFonts w:cs="Times New Roman"/>
          <w:color w:val="000000" w:themeColor="text1"/>
          <w:szCs w:val="24"/>
        </w:rPr>
        <w:t xml:space="preserve"> </w:t>
      </w:r>
      <w:r w:rsidR="00CE119B" w:rsidRPr="009F4FB7">
        <w:rPr>
          <w:rFonts w:cs="Times New Roman"/>
          <w:color w:val="000000" w:themeColor="text1"/>
          <w:szCs w:val="24"/>
        </w:rPr>
        <w:t xml:space="preserve">effect </w:t>
      </w:r>
      <w:r w:rsidR="00015F99" w:rsidRPr="009F4FB7">
        <w:rPr>
          <w:rFonts w:cs="Times New Roman"/>
          <w:color w:val="000000" w:themeColor="text1"/>
          <w:szCs w:val="24"/>
        </w:rPr>
        <w:t xml:space="preserve">of marketing </w:t>
      </w:r>
      <w:r w:rsidR="00D84819" w:rsidRPr="009F4FB7">
        <w:rPr>
          <w:rFonts w:cs="Times New Roman"/>
          <w:color w:val="000000" w:themeColor="text1"/>
          <w:szCs w:val="24"/>
        </w:rPr>
        <w:t>activities</w:t>
      </w:r>
      <w:r w:rsidR="00015F99" w:rsidRPr="009F4FB7">
        <w:rPr>
          <w:rFonts w:cs="Times New Roman"/>
          <w:color w:val="000000" w:themeColor="text1"/>
          <w:szCs w:val="24"/>
        </w:rPr>
        <w:t xml:space="preserve"> such as price reductions and feature and display promotions which </w:t>
      </w:r>
      <w:r w:rsidR="00282ADD" w:rsidRPr="009F4FB7">
        <w:rPr>
          <w:rFonts w:cs="Times New Roman"/>
          <w:color w:val="000000" w:themeColor="text1"/>
          <w:szCs w:val="24"/>
        </w:rPr>
        <w:t xml:space="preserve">may </w:t>
      </w:r>
      <w:r w:rsidR="00015F99" w:rsidRPr="009F4FB7">
        <w:rPr>
          <w:rFonts w:cs="Times New Roman"/>
          <w:color w:val="000000" w:themeColor="text1"/>
          <w:szCs w:val="24"/>
        </w:rPr>
        <w:t xml:space="preserve">actually </w:t>
      </w:r>
      <w:r w:rsidR="00282ADD" w:rsidRPr="009F4FB7">
        <w:rPr>
          <w:rFonts w:cs="Times New Roman"/>
          <w:color w:val="000000" w:themeColor="text1"/>
          <w:szCs w:val="24"/>
        </w:rPr>
        <w:t>change over time because of the impact of many influencing factors</w:t>
      </w:r>
      <w:r w:rsidR="00505DCE" w:rsidRPr="009F4FB7">
        <w:rPr>
          <w:rFonts w:cs="Times New Roman"/>
          <w:color w:val="000000" w:themeColor="text1"/>
          <w:szCs w:val="24"/>
        </w:rPr>
        <w:t xml:space="preserve"> including t</w:t>
      </w:r>
      <w:r w:rsidR="00A53E22" w:rsidRPr="009F4FB7">
        <w:rPr>
          <w:rFonts w:cs="Times New Roman"/>
          <w:color w:val="000000" w:themeColor="text1"/>
          <w:szCs w:val="24"/>
        </w:rPr>
        <w:t xml:space="preserve">he change of economic condition, </w:t>
      </w:r>
      <w:r w:rsidR="00505DCE" w:rsidRPr="009F4FB7">
        <w:rPr>
          <w:rFonts w:cs="Times New Roman"/>
          <w:color w:val="000000" w:themeColor="text1"/>
          <w:szCs w:val="24"/>
        </w:rPr>
        <w:t xml:space="preserve">the </w:t>
      </w:r>
      <w:r w:rsidR="00E25332" w:rsidRPr="009F4FB7">
        <w:rPr>
          <w:rFonts w:cs="Times New Roman"/>
          <w:color w:val="000000" w:themeColor="text1"/>
          <w:szCs w:val="24"/>
        </w:rPr>
        <w:t xml:space="preserve">change of the consumer taste, </w:t>
      </w:r>
      <w:r w:rsidR="00822534" w:rsidRPr="009F4FB7">
        <w:rPr>
          <w:rFonts w:cs="Times New Roman"/>
          <w:color w:val="000000" w:themeColor="text1"/>
          <w:szCs w:val="24"/>
        </w:rPr>
        <w:t>and new competition entry</w:t>
      </w:r>
      <w:r w:rsidR="00A53E22" w:rsidRPr="009F4FB7">
        <w:rPr>
          <w:rFonts w:cs="Times New Roman"/>
          <w:color w:val="000000" w:themeColor="text1"/>
          <w:szCs w:val="24"/>
        </w:rPr>
        <w:t xml:space="preserve"> etc</w:t>
      </w:r>
      <w:r w:rsidR="00387CF0" w:rsidRPr="009F4FB7">
        <w:rPr>
          <w:rFonts w:cs="Times New Roman"/>
          <w:color w:val="000000" w:themeColor="text1"/>
          <w:szCs w:val="24"/>
        </w:rPr>
        <w:t xml:space="preserve">. </w:t>
      </w:r>
      <w:r w:rsidR="00015F99" w:rsidRPr="009F4FB7">
        <w:rPr>
          <w:rFonts w:cs="Times New Roman"/>
          <w:color w:val="000000" w:themeColor="text1"/>
          <w:szCs w:val="24"/>
        </w:rPr>
        <w:t>However, t</w:t>
      </w:r>
      <w:r w:rsidR="008E1012" w:rsidRPr="009F4FB7">
        <w:rPr>
          <w:rFonts w:cs="Times New Roman"/>
          <w:color w:val="000000" w:themeColor="text1"/>
          <w:szCs w:val="24"/>
        </w:rPr>
        <w:t xml:space="preserve">he data for these influencing </w:t>
      </w:r>
      <w:r w:rsidR="00965E8A" w:rsidRPr="009F4FB7">
        <w:rPr>
          <w:rFonts w:cs="Times New Roman"/>
          <w:color w:val="000000" w:themeColor="text1"/>
          <w:szCs w:val="24"/>
        </w:rPr>
        <w:t xml:space="preserve">factors may not be </w:t>
      </w:r>
      <w:r w:rsidR="008E1012" w:rsidRPr="009F4FB7">
        <w:rPr>
          <w:rFonts w:cs="Times New Roman"/>
          <w:color w:val="000000" w:themeColor="text1"/>
          <w:szCs w:val="24"/>
        </w:rPr>
        <w:t>available</w:t>
      </w:r>
      <w:r w:rsidR="00015F99" w:rsidRPr="009F4FB7">
        <w:rPr>
          <w:rFonts w:cs="Times New Roman"/>
          <w:color w:val="000000" w:themeColor="text1"/>
          <w:szCs w:val="24"/>
        </w:rPr>
        <w:t>. As a result, the conventional models will be subject to structural break</w:t>
      </w:r>
      <w:r w:rsidR="00015F99" w:rsidRPr="009F4FB7">
        <w:rPr>
          <w:rFonts w:cs="Times New Roman" w:hint="eastAsia"/>
          <w:color w:val="000000" w:themeColor="text1"/>
          <w:szCs w:val="24"/>
        </w:rPr>
        <w:t xml:space="preserve"> and </w:t>
      </w:r>
      <w:r w:rsidR="00015F99" w:rsidRPr="009F4FB7">
        <w:rPr>
          <w:rFonts w:cs="Times New Roman"/>
          <w:color w:val="000000" w:themeColor="text1"/>
          <w:szCs w:val="24"/>
        </w:rPr>
        <w:t>potentially generate</w:t>
      </w:r>
      <w:r w:rsidR="00015F99" w:rsidRPr="009F4FB7">
        <w:rPr>
          <w:rFonts w:cs="Times New Roman" w:hint="eastAsia"/>
          <w:color w:val="000000" w:themeColor="text1"/>
          <w:szCs w:val="24"/>
        </w:rPr>
        <w:t xml:space="preserve"> biased and </w:t>
      </w:r>
      <w:r w:rsidR="00015F99" w:rsidRPr="009F4FB7">
        <w:rPr>
          <w:rFonts w:cs="Times New Roman"/>
          <w:color w:val="000000" w:themeColor="text1"/>
          <w:szCs w:val="24"/>
        </w:rPr>
        <w:t>less accurate forecasts.</w:t>
      </w:r>
    </w:p>
    <w:p w:rsidR="00746074" w:rsidRPr="009F4FB7" w:rsidRDefault="00015F9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34BD8" w:rsidRPr="009F4FB7" w:rsidRDefault="00956D25" w:rsidP="00324987">
      <w:pPr>
        <w:spacing w:after="0" w:line="360" w:lineRule="auto"/>
        <w:rPr>
          <w:rFonts w:cs="Times New Roman"/>
          <w:color w:val="000000" w:themeColor="text1"/>
          <w:szCs w:val="24"/>
        </w:rPr>
      </w:pPr>
      <w:r w:rsidRPr="009F4FB7">
        <w:rPr>
          <w:rFonts w:cs="Times New Roman"/>
          <w:color w:val="000000" w:themeColor="text1"/>
          <w:szCs w:val="24"/>
        </w:rPr>
        <w:t xml:space="preserve">In this study, we </w:t>
      </w:r>
      <w:r w:rsidR="00053D6E" w:rsidRPr="009F4FB7">
        <w:rPr>
          <w:rFonts w:cs="Times New Roman"/>
          <w:color w:val="000000" w:themeColor="text1"/>
          <w:szCs w:val="24"/>
        </w:rPr>
        <w:t xml:space="preserve">propose </w:t>
      </w:r>
      <w:r w:rsidR="00F3182B" w:rsidRPr="009F4FB7">
        <w:rPr>
          <w:rFonts w:cs="Times New Roman"/>
          <w:color w:val="000000" w:themeColor="text1"/>
          <w:szCs w:val="24"/>
        </w:rPr>
        <w:t>the ADL-</w:t>
      </w:r>
      <w:r w:rsidR="00F3182B" w:rsidRPr="009F4FB7">
        <w:rPr>
          <w:rFonts w:cs="Times New Roman"/>
          <w:noProof/>
          <w:color w:val="000000" w:themeColor="text1"/>
          <w:szCs w:val="24"/>
        </w:rPr>
        <w:t>intra</w:t>
      </w:r>
      <w:r w:rsidR="00F3182B" w:rsidRPr="009F4FB7">
        <w:rPr>
          <w:rFonts w:cs="Times New Roman"/>
          <w:color w:val="000000" w:themeColor="text1"/>
          <w:szCs w:val="24"/>
        </w:rPr>
        <w:t xml:space="preserve">-EWC model and the ADL-intra-IC model which take </w:t>
      </w:r>
      <w:r w:rsidR="00053D6E" w:rsidRPr="009F4FB7">
        <w:rPr>
          <w:rFonts w:cs="Times New Roman"/>
          <w:color w:val="000000" w:themeColor="text1"/>
          <w:szCs w:val="24"/>
        </w:rPr>
        <w:t xml:space="preserve">into account the </w:t>
      </w:r>
      <w:r w:rsidR="00F3182B" w:rsidRPr="009F4FB7">
        <w:rPr>
          <w:rFonts w:cs="Times New Roman"/>
          <w:color w:val="000000" w:themeColor="text1"/>
          <w:szCs w:val="24"/>
        </w:rPr>
        <w:t>potential forecast bias caused by the structural break</w:t>
      </w:r>
      <w:r w:rsidR="00053D6E" w:rsidRPr="009F4FB7">
        <w:rPr>
          <w:rFonts w:cs="Times New Roman"/>
          <w:color w:val="000000" w:themeColor="text1"/>
          <w:szCs w:val="24"/>
        </w:rPr>
        <w:t>.</w:t>
      </w:r>
      <w:r w:rsidR="00AA78E5" w:rsidRPr="009F4FB7">
        <w:rPr>
          <w:rFonts w:cs="Times New Roman"/>
          <w:color w:val="000000" w:themeColor="text1"/>
          <w:szCs w:val="24"/>
        </w:rPr>
        <w:t xml:space="preserve"> </w:t>
      </w:r>
      <w:r w:rsidR="00B54280" w:rsidRPr="009F4FB7">
        <w:rPr>
          <w:rFonts w:cs="Times New Roman"/>
          <w:color w:val="000000" w:themeColor="text1"/>
          <w:szCs w:val="24"/>
        </w:rPr>
        <w:t>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w:t>
      </w:r>
      <w:r w:rsidR="00B004E5" w:rsidRPr="009F4FB7">
        <w:rPr>
          <w:rFonts w:cs="Times New Roman"/>
          <w:color w:val="000000" w:themeColor="text1"/>
          <w:szCs w:val="24"/>
        </w:rPr>
        <w:t>model</w:t>
      </w:r>
      <w:r w:rsidR="00B54280" w:rsidRPr="009F4FB7">
        <w:rPr>
          <w:rFonts w:cs="Times New Roman"/>
          <w:color w:val="000000" w:themeColor="text1"/>
          <w:szCs w:val="24"/>
        </w:rPr>
        <w:t xml:space="preserve">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forecasts which are the </w:t>
      </w:r>
      <w:r w:rsidR="003C0313" w:rsidRPr="009F4FB7">
        <w:rPr>
          <w:rFonts w:cs="Times New Roman"/>
          <w:noProof/>
          <w:color w:val="000000" w:themeColor="text1"/>
          <w:szCs w:val="24"/>
        </w:rPr>
        <w:t>combination</w:t>
      </w:r>
      <w:r w:rsidR="00B54280" w:rsidRPr="009F4FB7">
        <w:rPr>
          <w:rFonts w:cs="Times New Roman"/>
          <w:color w:val="000000" w:themeColor="text1"/>
          <w:szCs w:val="24"/>
        </w:rPr>
        <w:t xml:space="preserve"> of various sets of forecasts by the ADL-</w:t>
      </w:r>
      <w:r w:rsidR="00B54280" w:rsidRPr="009F4FB7">
        <w:rPr>
          <w:rFonts w:cs="Times New Roman"/>
          <w:noProof/>
          <w:color w:val="000000" w:themeColor="text1"/>
          <w:szCs w:val="24"/>
        </w:rPr>
        <w:t>intra model</w:t>
      </w:r>
      <w:r w:rsidR="00B54280" w:rsidRPr="009F4FB7">
        <w:rPr>
          <w:rFonts w:cs="Times New Roman"/>
          <w:color w:val="000000" w:themeColor="text1"/>
          <w:szCs w:val="24"/>
        </w:rPr>
        <w:t xml:space="preserve"> with different estimation windows under the condition </w:t>
      </w:r>
      <w:r w:rsidR="003A7D97" w:rsidRPr="009F4FB7">
        <w:rPr>
          <w:rFonts w:cs="Times New Roman"/>
          <w:color w:val="000000" w:themeColor="text1"/>
          <w:szCs w:val="24"/>
        </w:rPr>
        <w:t>where</w:t>
      </w:r>
      <w:r w:rsidR="00B54280" w:rsidRPr="009F4FB7">
        <w:rPr>
          <w:rFonts w:cs="Times New Roman"/>
          <w:color w:val="000000" w:themeColor="text1"/>
          <w:szCs w:val="24"/>
        </w:rPr>
        <w:t xml:space="preserve"> structural breaks are detected. The ADL-</w:t>
      </w:r>
      <w:r w:rsidR="00B54280" w:rsidRPr="009F4FB7">
        <w:rPr>
          <w:rFonts w:cs="Times New Roman"/>
          <w:noProof/>
          <w:color w:val="000000" w:themeColor="text1"/>
          <w:szCs w:val="24"/>
        </w:rPr>
        <w:t>intra</w:t>
      </w:r>
      <w:r w:rsidR="00B54280" w:rsidRPr="009F4FB7">
        <w:rPr>
          <w:rFonts w:cs="Times New Roman"/>
          <w:color w:val="000000" w:themeColor="text1"/>
          <w:szCs w:val="24"/>
        </w:rPr>
        <w:t>-EWC model tries to obtain an effective trade-off between the forecast bias and the forecast error variance. In our experiment, 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model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the most accurate forecasts </w:t>
      </w:r>
      <w:r w:rsidR="00E83B27" w:rsidRPr="009F4FB7">
        <w:rPr>
          <w:rFonts w:cs="Times New Roman"/>
          <w:color w:val="000000" w:themeColor="text1"/>
          <w:szCs w:val="24"/>
        </w:rPr>
        <w:t xml:space="preserve">overall </w:t>
      </w:r>
      <w:r w:rsidR="00B54280" w:rsidRPr="009F4FB7">
        <w:rPr>
          <w:rFonts w:cs="Times New Roman"/>
          <w:color w:val="000000" w:themeColor="text1"/>
          <w:szCs w:val="24"/>
        </w:rPr>
        <w:t>across all 30 product categories for various scenarios (e.g., forecast horizons and error measures).</w:t>
      </w:r>
      <w:r w:rsidR="00B004E5" w:rsidRPr="009F4FB7">
        <w:rPr>
          <w:rFonts w:cs="Times New Roman"/>
          <w:color w:val="000000" w:themeColor="text1"/>
          <w:szCs w:val="24"/>
        </w:rPr>
        <w:t xml:space="preserve"> </w:t>
      </w:r>
      <w:r w:rsidR="004E7268" w:rsidRPr="009F4FB7">
        <w:rPr>
          <w:rFonts w:cs="Times New Roman"/>
          <w:color w:val="000000" w:themeColor="text1"/>
          <w:szCs w:val="24"/>
        </w:rPr>
        <w:t>Table 7 shows the percentage of reductions by the model compared to other models for all the</w:t>
      </w:r>
      <w:r w:rsidR="00E83B27" w:rsidRPr="009F4FB7">
        <w:rPr>
          <w:rFonts w:cs="Times New Roman"/>
          <w:color w:val="000000" w:themeColor="text1"/>
          <w:szCs w:val="24"/>
        </w:rPr>
        <w:t>se</w:t>
      </w:r>
      <w:r w:rsidR="004E7268" w:rsidRPr="009F4FB7">
        <w:rPr>
          <w:rFonts w:cs="Times New Roman"/>
          <w:color w:val="000000" w:themeColor="text1"/>
          <w:szCs w:val="24"/>
        </w:rPr>
        <w:t xml:space="preserve"> scenarios. For example, the ADL-</w:t>
      </w:r>
      <w:r w:rsidR="004E7268" w:rsidRPr="009F4FB7">
        <w:rPr>
          <w:rFonts w:cs="Times New Roman"/>
          <w:noProof/>
          <w:color w:val="000000" w:themeColor="text1"/>
          <w:szCs w:val="24"/>
        </w:rPr>
        <w:t>intra</w:t>
      </w:r>
      <w:r w:rsidR="004E7268" w:rsidRPr="009F4FB7">
        <w:rPr>
          <w:rFonts w:cs="Times New Roman"/>
          <w:color w:val="000000" w:themeColor="text1"/>
          <w:szCs w:val="24"/>
        </w:rPr>
        <w:t>-EWC model reduces the MAPE of the ADL-</w:t>
      </w:r>
      <w:r w:rsidR="004E7268" w:rsidRPr="009F4FB7">
        <w:rPr>
          <w:rFonts w:cs="Times New Roman"/>
          <w:noProof/>
          <w:color w:val="000000" w:themeColor="text1"/>
          <w:szCs w:val="24"/>
        </w:rPr>
        <w:t>intra model</w:t>
      </w:r>
      <w:r w:rsidR="004E7268" w:rsidRPr="009F4FB7">
        <w:rPr>
          <w:rFonts w:cs="Times New Roman"/>
          <w:color w:val="000000" w:themeColor="text1"/>
          <w:szCs w:val="24"/>
        </w:rPr>
        <w:t xml:space="preserve"> by 0.20% and reduces the MAPE of the Base-lift model by 6.04% based on </w:t>
      </w:r>
      <w:r w:rsidR="00E83B27" w:rsidRPr="009F4FB7">
        <w:rPr>
          <w:rFonts w:cs="Times New Roman"/>
          <w:color w:val="000000" w:themeColor="text1"/>
          <w:szCs w:val="24"/>
        </w:rPr>
        <w:t xml:space="preserve">1 to </w:t>
      </w:r>
      <w:r w:rsidR="004E7268" w:rsidRPr="009F4FB7">
        <w:rPr>
          <w:rFonts w:cs="Times New Roman"/>
          <w:noProof/>
          <w:color w:val="000000" w:themeColor="text1"/>
          <w:szCs w:val="24"/>
        </w:rPr>
        <w:t>12</w:t>
      </w:r>
      <w:r w:rsidR="003C0313" w:rsidRPr="009F4FB7">
        <w:rPr>
          <w:rFonts w:cs="Times New Roman"/>
          <w:noProof/>
          <w:color w:val="000000" w:themeColor="text1"/>
          <w:szCs w:val="24"/>
        </w:rPr>
        <w:t>-</w:t>
      </w:r>
      <w:r w:rsidR="004E7268" w:rsidRPr="009F4FB7">
        <w:rPr>
          <w:rFonts w:cs="Times New Roman"/>
          <w:noProof/>
          <w:color w:val="000000" w:themeColor="text1"/>
          <w:szCs w:val="24"/>
        </w:rPr>
        <w:t>week</w:t>
      </w:r>
      <w:r w:rsidR="004E7268" w:rsidRPr="009F4FB7">
        <w:rPr>
          <w:rFonts w:cs="Times New Roman"/>
          <w:color w:val="000000" w:themeColor="text1"/>
          <w:szCs w:val="24"/>
        </w:rPr>
        <w:t xml:space="preserve"> forecast</w:t>
      </w:r>
      <w:r w:rsidR="00A014AC" w:rsidRPr="009F4FB7">
        <w:rPr>
          <w:rFonts w:cs="Times New Roman"/>
          <w:color w:val="000000" w:themeColor="text1"/>
          <w:szCs w:val="24"/>
        </w:rPr>
        <w:t>ing</w:t>
      </w:r>
      <w:r w:rsidR="004E7268" w:rsidRPr="009F4FB7">
        <w:rPr>
          <w:rFonts w:cs="Times New Roman"/>
          <w:color w:val="000000" w:themeColor="text1"/>
          <w:szCs w:val="24"/>
        </w:rPr>
        <w:t xml:space="preserve"> horizon. </w:t>
      </w:r>
      <w:r w:rsidR="00491261" w:rsidRPr="009F4FB7">
        <w:rPr>
          <w:rFonts w:cs="Times New Roman"/>
          <w:color w:val="000000" w:themeColor="text1"/>
          <w:szCs w:val="24"/>
        </w:rPr>
        <w:t>The ADL-intra-IC model</w:t>
      </w:r>
      <w:r w:rsidR="00C34BD8" w:rsidRPr="009F4FB7">
        <w:rPr>
          <w:rFonts w:cs="Times New Roman"/>
          <w:color w:val="000000" w:themeColor="text1"/>
          <w:szCs w:val="24"/>
        </w:rPr>
        <w:t xml:space="preserve"> tries to </w:t>
      </w:r>
      <w:r w:rsidR="00F326AA" w:rsidRPr="009F4FB7">
        <w:rPr>
          <w:rFonts w:cs="Times New Roman"/>
          <w:color w:val="000000" w:themeColor="text1"/>
          <w:szCs w:val="24"/>
        </w:rPr>
        <w:t xml:space="preserve">offset the </w:t>
      </w:r>
      <w:r w:rsidR="00A014AC" w:rsidRPr="009F4FB7">
        <w:rPr>
          <w:rFonts w:cs="Times New Roman"/>
          <w:color w:val="000000" w:themeColor="text1"/>
          <w:szCs w:val="24"/>
        </w:rPr>
        <w:t xml:space="preserve">potential </w:t>
      </w:r>
      <w:r w:rsidR="00F326AA" w:rsidRPr="009F4FB7">
        <w:rPr>
          <w:rFonts w:cs="Times New Roman"/>
          <w:color w:val="000000" w:themeColor="text1"/>
          <w:szCs w:val="24"/>
        </w:rPr>
        <w:t xml:space="preserve">forecast bias by adding the estimate of the </w:t>
      </w:r>
      <w:r w:rsidR="00C34BD8" w:rsidRPr="009F4FB7">
        <w:rPr>
          <w:rFonts w:cs="Times New Roman"/>
          <w:color w:val="000000" w:themeColor="text1"/>
          <w:szCs w:val="24"/>
        </w:rPr>
        <w:t xml:space="preserve">forecast </w:t>
      </w:r>
      <w:r w:rsidR="00F326AA" w:rsidRPr="009F4FB7">
        <w:rPr>
          <w:rFonts w:cs="Times New Roman"/>
          <w:color w:val="000000" w:themeColor="text1"/>
          <w:szCs w:val="24"/>
        </w:rPr>
        <w:t xml:space="preserve">bias back to the </w:t>
      </w:r>
      <w:r w:rsidR="00C34BD8" w:rsidRPr="009F4FB7">
        <w:rPr>
          <w:rFonts w:cs="Times New Roman"/>
          <w:color w:val="000000" w:themeColor="text1"/>
          <w:szCs w:val="24"/>
        </w:rPr>
        <w:t>error term</w:t>
      </w:r>
      <w:r w:rsidR="00F326AA" w:rsidRPr="009F4FB7">
        <w:rPr>
          <w:rFonts w:cs="Times New Roman"/>
          <w:color w:val="000000" w:themeColor="text1"/>
          <w:szCs w:val="24"/>
        </w:rPr>
        <w:t xml:space="preserve"> at a cost of inflated forecast error variance</w:t>
      </w:r>
      <w:r w:rsidR="00C34BD8" w:rsidRPr="009F4FB7">
        <w:rPr>
          <w:rFonts w:cs="Times New Roman"/>
          <w:color w:val="000000" w:themeColor="text1"/>
          <w:szCs w:val="24"/>
        </w:rPr>
        <w:t xml:space="preserve"> </w:t>
      </w:r>
      <w:r w:rsidR="00A014AC" w:rsidRPr="009F4FB7">
        <w:rPr>
          <w:rFonts w:cs="Times New Roman"/>
          <w:color w:val="000000" w:themeColor="text1"/>
          <w:szCs w:val="24"/>
        </w:rPr>
        <w:t>when</w:t>
      </w:r>
      <w:r w:rsidR="00C34BD8" w:rsidRPr="009F4FB7">
        <w:rPr>
          <w:rFonts w:cs="Times New Roman"/>
          <w:color w:val="000000" w:themeColor="text1"/>
          <w:szCs w:val="24"/>
        </w:rPr>
        <w:t xml:space="preserve"> structural </w:t>
      </w:r>
      <w:r w:rsidR="00C34BD8" w:rsidRPr="009F4FB7">
        <w:rPr>
          <w:rFonts w:cs="Times New Roman"/>
          <w:color w:val="000000" w:themeColor="text1"/>
          <w:szCs w:val="24"/>
        </w:rPr>
        <w:lastRenderedPageBreak/>
        <w:t>breaks are detected</w:t>
      </w:r>
      <w:r w:rsidR="00F326AA" w:rsidRPr="009F4FB7">
        <w:rPr>
          <w:rFonts w:cs="Times New Roman"/>
          <w:color w:val="000000" w:themeColor="text1"/>
          <w:szCs w:val="24"/>
        </w:rPr>
        <w:t xml:space="preserve">. </w:t>
      </w:r>
      <w:r w:rsidR="00A443EB" w:rsidRPr="009F4FB7">
        <w:rPr>
          <w:rFonts w:cs="Times New Roman"/>
          <w:color w:val="000000" w:themeColor="text1"/>
          <w:szCs w:val="24"/>
        </w:rPr>
        <w:t>The ADL-intra-IC model also has superior overall forecasting performance across all the product categories, though its advantages are getting marginal for longer forecast horizons</w:t>
      </w:r>
      <w:r w:rsidR="005A466C" w:rsidRPr="009F4FB7">
        <w:rPr>
          <w:rFonts w:cs="Times New Roman"/>
          <w:color w:val="000000" w:themeColor="text1"/>
          <w:szCs w:val="24"/>
        </w:rPr>
        <w:t xml:space="preserve"> (e.g., </w:t>
      </w:r>
      <w:r w:rsidR="004E7268" w:rsidRPr="009F4FB7">
        <w:rPr>
          <w:rFonts w:cs="Times New Roman"/>
          <w:color w:val="000000" w:themeColor="text1"/>
          <w:szCs w:val="24"/>
        </w:rPr>
        <w:t xml:space="preserve">when </w:t>
      </w:r>
      <w:r w:rsidR="005A466C" w:rsidRPr="009F4FB7">
        <w:rPr>
          <w:rFonts w:cs="Times New Roman"/>
          <w:i/>
          <w:color w:val="000000" w:themeColor="text1"/>
          <w:szCs w:val="24"/>
        </w:rPr>
        <w:t>h</w:t>
      </w:r>
      <w:r w:rsidR="005A466C" w:rsidRPr="009F4FB7">
        <w:rPr>
          <w:rFonts w:cs="Times New Roman"/>
          <w:color w:val="000000" w:themeColor="text1"/>
          <w:szCs w:val="24"/>
        </w:rPr>
        <w:t>=12)</w:t>
      </w:r>
      <w:r w:rsidR="00A443EB" w:rsidRPr="009F4FB7">
        <w:rPr>
          <w:rFonts w:cs="Times New Roman"/>
          <w:color w:val="000000" w:themeColor="text1"/>
          <w:szCs w:val="24"/>
        </w:rPr>
        <w:t>.</w:t>
      </w:r>
      <w:r w:rsidR="00C627BB" w:rsidRPr="009F4FB7">
        <w:rPr>
          <w:rFonts w:cs="Times New Roman"/>
          <w:color w:val="000000" w:themeColor="text1"/>
          <w:szCs w:val="24"/>
        </w:rPr>
        <w:t xml:space="preserve"> At the category level, our proposed models have </w:t>
      </w:r>
      <w:r w:rsidR="0001366F" w:rsidRPr="009F4FB7">
        <w:rPr>
          <w:rFonts w:cs="Times New Roman"/>
          <w:color w:val="000000" w:themeColor="text1"/>
          <w:szCs w:val="24"/>
        </w:rPr>
        <w:t>superior forecasting performance for most of the product categories.</w:t>
      </w:r>
    </w:p>
    <w:p w:rsidR="008274D2" w:rsidRPr="009F4FB7" w:rsidRDefault="008274D2" w:rsidP="00324987">
      <w:pPr>
        <w:spacing w:after="0" w:line="360" w:lineRule="auto"/>
        <w:rPr>
          <w:rFonts w:cs="Times New Roman"/>
          <w:color w:val="000000" w:themeColor="text1"/>
          <w:szCs w:val="24"/>
        </w:rPr>
      </w:pPr>
    </w:p>
    <w:p w:rsidR="004328A8" w:rsidRPr="009F4FB7" w:rsidRDefault="00BB539A" w:rsidP="00324987">
      <w:pPr>
        <w:spacing w:after="0" w:line="360" w:lineRule="auto"/>
        <w:rPr>
          <w:rFonts w:cs="Times New Roman"/>
          <w:color w:val="000000" w:themeColor="text1"/>
          <w:szCs w:val="24"/>
        </w:rPr>
      </w:pPr>
      <w:r w:rsidRPr="009F4FB7">
        <w:rPr>
          <w:rFonts w:cs="Times New Roman"/>
          <w:color w:val="000000" w:themeColor="text1"/>
          <w:szCs w:val="24"/>
        </w:rPr>
        <w:t>W</w:t>
      </w:r>
      <w:r w:rsidR="004328A8" w:rsidRPr="009F4FB7">
        <w:rPr>
          <w:rFonts w:cs="Times New Roman"/>
          <w:color w:val="000000" w:themeColor="text1"/>
          <w:szCs w:val="24"/>
        </w:rPr>
        <w:t xml:space="preserve">e also </w:t>
      </w:r>
      <w:r w:rsidR="00E67906" w:rsidRPr="009F4FB7">
        <w:rPr>
          <w:rFonts w:cs="Times New Roman"/>
          <w:color w:val="000000" w:themeColor="text1"/>
          <w:szCs w:val="24"/>
        </w:rPr>
        <w:t>evaluate the forecasting performance of</w:t>
      </w:r>
      <w:r w:rsidR="004328A8" w:rsidRPr="009F4FB7">
        <w:rPr>
          <w:rFonts w:cs="Times New Roman"/>
          <w:color w:val="000000" w:themeColor="text1"/>
          <w:szCs w:val="24"/>
        </w:rPr>
        <w:t xml:space="preserve"> the ADL-own-EWC model and the ADL-own-IC model. </w:t>
      </w:r>
      <w:r w:rsidR="00E67906" w:rsidRPr="009F4FB7">
        <w:rPr>
          <w:rFonts w:cs="Times New Roman"/>
          <w:color w:val="000000" w:themeColor="text1"/>
          <w:szCs w:val="24"/>
        </w:rPr>
        <w:t>The</w:t>
      </w:r>
      <w:r w:rsidR="004328A8" w:rsidRPr="009F4FB7">
        <w:rPr>
          <w:rFonts w:cs="Times New Roman"/>
          <w:color w:val="000000" w:themeColor="text1"/>
          <w:szCs w:val="24"/>
        </w:rPr>
        <w:t xml:space="preserve"> models are especially valuable for manufacturers when competitive promotional</w:t>
      </w:r>
      <w:r w:rsidR="00C76D78" w:rsidRPr="009F4FB7">
        <w:rPr>
          <w:rFonts w:cs="Times New Roman"/>
          <w:color w:val="000000" w:themeColor="text1"/>
          <w:szCs w:val="24"/>
        </w:rPr>
        <w:t xml:space="preserve"> information cannot be accessed </w:t>
      </w:r>
      <w:r w:rsidR="00C76D78" w:rsidRPr="009F4FB7">
        <w:rPr>
          <w:rFonts w:cs="Times New Roman"/>
          <w:color w:val="000000" w:themeColor="text1"/>
          <w:szCs w:val="24"/>
        </w:rPr>
        <w:fldChar w:fldCharType="begin"/>
      </w:r>
      <w:r w:rsidR="00C76D78" w:rsidRPr="009F4FB7">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F4FB7">
        <w:rPr>
          <w:rFonts w:cs="Times New Roman"/>
          <w:color w:val="000000" w:themeColor="text1"/>
          <w:szCs w:val="24"/>
        </w:rPr>
        <w:fldChar w:fldCharType="separate"/>
      </w:r>
      <w:r w:rsidR="00C76D78" w:rsidRPr="009F4FB7">
        <w:rPr>
          <w:rFonts w:cs="Times New Roman"/>
          <w:noProof/>
          <w:color w:val="000000" w:themeColor="text1"/>
          <w:szCs w:val="24"/>
        </w:rPr>
        <w:t>(</w:t>
      </w:r>
      <w:hyperlink w:anchor="_ENREF_1" w:tooltip="Ali, 2011 #742" w:history="1">
        <w:r w:rsidR="00E117CB" w:rsidRPr="009F4FB7">
          <w:rPr>
            <w:rFonts w:cs="Times New Roman"/>
            <w:noProof/>
            <w:color w:val="000000" w:themeColor="text1"/>
            <w:szCs w:val="24"/>
          </w:rPr>
          <w:t>Ali and Boylan 2011</w:t>
        </w:r>
      </w:hyperlink>
      <w:r w:rsidR="00C76D78" w:rsidRPr="009F4FB7">
        <w:rPr>
          <w:rFonts w:cs="Times New Roman"/>
          <w:noProof/>
          <w:color w:val="000000" w:themeColor="text1"/>
          <w:szCs w:val="24"/>
        </w:rPr>
        <w:t>)</w:t>
      </w:r>
      <w:r w:rsidR="00C76D78" w:rsidRPr="009F4FB7">
        <w:rPr>
          <w:rFonts w:cs="Times New Roman"/>
          <w:color w:val="000000" w:themeColor="text1"/>
          <w:szCs w:val="24"/>
        </w:rPr>
        <w:fldChar w:fldCharType="end"/>
      </w:r>
      <w:r w:rsidR="00C76D78" w:rsidRPr="009F4FB7">
        <w:rPr>
          <w:rFonts w:cs="Times New Roman"/>
          <w:color w:val="000000" w:themeColor="text1"/>
          <w:szCs w:val="24"/>
        </w:rPr>
        <w:t xml:space="preserve">. </w:t>
      </w:r>
      <w:r w:rsidR="00D305EA" w:rsidRPr="009F4FB7">
        <w:rPr>
          <w:rFonts w:cs="Times New Roman"/>
          <w:color w:val="000000" w:themeColor="text1"/>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9F4FB7">
        <w:rPr>
          <w:rFonts w:cs="Times New Roman"/>
          <w:color w:val="000000" w:themeColor="text1"/>
          <w:szCs w:val="24"/>
        </w:rPr>
        <w:t xml:space="preserve"> </w:t>
      </w:r>
      <w:r w:rsidR="004E7268" w:rsidRPr="009F4FB7">
        <w:rPr>
          <w:rFonts w:cs="Times New Roman"/>
          <w:color w:val="000000" w:themeColor="text1"/>
          <w:szCs w:val="24"/>
        </w:rPr>
        <w:t xml:space="preserve">Table 7 shows that the ADL-own-EWC model reduces the MAPE of the ADL-own model by 0.20% based on the </w:t>
      </w:r>
      <w:r w:rsidR="008D46D1" w:rsidRPr="009F4FB7">
        <w:rPr>
          <w:rFonts w:cs="Times New Roman"/>
          <w:color w:val="000000" w:themeColor="text1"/>
          <w:szCs w:val="24"/>
        </w:rPr>
        <w:t xml:space="preserve">1 to </w:t>
      </w:r>
      <w:r w:rsidR="004E7268" w:rsidRPr="009F4FB7">
        <w:rPr>
          <w:rFonts w:cs="Times New Roman"/>
          <w:color w:val="000000" w:themeColor="text1"/>
          <w:szCs w:val="24"/>
        </w:rPr>
        <w:t>12 week ahead forecast horizon</w:t>
      </w:r>
      <w:r w:rsidR="008D46D1" w:rsidRPr="009F4FB7">
        <w:rPr>
          <w:rFonts w:cs="Times New Roman"/>
          <w:color w:val="000000" w:themeColor="text1"/>
          <w:szCs w:val="24"/>
        </w:rPr>
        <w:t xml:space="preserve"> and 0.53% based on the 1 week ahead forecast horizon</w:t>
      </w:r>
      <w:r w:rsidR="00B96497" w:rsidRPr="009F4FB7">
        <w:rPr>
          <w:rFonts w:cs="Times New Roman"/>
          <w:color w:val="000000" w:themeColor="text1"/>
          <w:szCs w:val="24"/>
        </w:rPr>
        <w:t>.</w:t>
      </w:r>
      <w:r w:rsidR="00B60231" w:rsidRPr="009F4FB7">
        <w:rPr>
          <w:rFonts w:cs="Times New Roman"/>
          <w:color w:val="000000" w:themeColor="text1"/>
          <w:szCs w:val="24"/>
        </w:rPr>
        <w:t xml:space="preserve"> </w:t>
      </w:r>
      <w:r w:rsidR="009037CF" w:rsidRPr="009F4FB7">
        <w:rPr>
          <w:rFonts w:cs="Times New Roman"/>
          <w:color w:val="000000" w:themeColor="text1"/>
          <w:szCs w:val="24"/>
        </w:rPr>
        <w:t xml:space="preserve">The models also have superior forecasting performance </w:t>
      </w:r>
      <w:r w:rsidR="003A2685" w:rsidRPr="009F4FB7">
        <w:rPr>
          <w:rFonts w:cs="Times New Roman"/>
          <w:color w:val="000000" w:themeColor="text1"/>
          <w:szCs w:val="24"/>
        </w:rPr>
        <w:t xml:space="preserve">for most product </w:t>
      </w:r>
      <w:r w:rsidR="003A2685" w:rsidRPr="009F4FB7">
        <w:rPr>
          <w:rFonts w:cs="Times New Roman"/>
          <w:noProof/>
          <w:color w:val="000000" w:themeColor="text1"/>
          <w:szCs w:val="24"/>
        </w:rPr>
        <w:t>categories</w:t>
      </w:r>
      <w:r w:rsidR="009037CF" w:rsidRPr="009F4FB7">
        <w:rPr>
          <w:rFonts w:cs="Times New Roman"/>
          <w:noProof/>
          <w:color w:val="000000" w:themeColor="text1"/>
          <w:szCs w:val="24"/>
        </w:rPr>
        <w:t>.</w:t>
      </w:r>
    </w:p>
    <w:p w:rsidR="00E44AF7" w:rsidRPr="009F4FB7" w:rsidRDefault="006B3FEB" w:rsidP="006E17B1">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4E7268" w:rsidRPr="009F4FB7" w:rsidRDefault="004E7268" w:rsidP="006E17B1">
      <w:pPr>
        <w:spacing w:after="0" w:line="360" w:lineRule="auto"/>
        <w:rPr>
          <w:rFonts w:cs="Times New Roman"/>
          <w:color w:val="000000" w:themeColor="text1"/>
          <w:szCs w:val="24"/>
        </w:rPr>
      </w:pPr>
      <w:r w:rsidRPr="009F4FB7">
        <w:rPr>
          <w:rFonts w:cs="Times New Roman"/>
          <w:color w:val="000000" w:themeColor="text1"/>
          <w:szCs w:val="24"/>
        </w:rPr>
        <w:t>Table 7.</w:t>
      </w:r>
      <w:r w:rsidRPr="009F4FB7">
        <w:rPr>
          <w:rFonts w:cs="Times New Roman"/>
          <w:color w:val="000000" w:themeColor="text1"/>
          <w:szCs w:val="24"/>
        </w:rPr>
        <w:tab/>
        <w:t>Forecasting performance regarding percentage reductions in various error measures</w:t>
      </w:r>
    </w:p>
    <w:p w:rsidR="004E7268" w:rsidRPr="009F4FB7" w:rsidRDefault="004E7268" w:rsidP="004E7268">
      <w:pPr>
        <w:spacing w:after="0" w:line="360" w:lineRule="auto"/>
        <w:jc w:val="center"/>
        <w:rPr>
          <w:rFonts w:cs="Times New Roman"/>
          <w:color w:val="000000" w:themeColor="text1"/>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9F4FB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ercentage of increase/decrease</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134"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9F4FB7" w:rsidRDefault="00E44AF7" w:rsidP="00E44AF7">
            <w:pPr>
              <w:spacing w:after="0" w:line="240" w:lineRule="auto"/>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AvgRelMAE</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6.0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9%</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1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25%</w:t>
            </w:r>
          </w:p>
        </w:tc>
      </w:tr>
      <w:tr w:rsidR="00E44AF7" w:rsidRPr="009F4FB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r>
    </w:tbl>
    <w:p w:rsidR="00117596" w:rsidRPr="009F4FB7" w:rsidRDefault="00117596" w:rsidP="006E17B1">
      <w:pPr>
        <w:spacing w:after="0" w:line="360" w:lineRule="auto"/>
        <w:rPr>
          <w:rFonts w:cs="Times New Roman"/>
          <w:color w:val="000000" w:themeColor="text1"/>
          <w:szCs w:val="24"/>
        </w:rPr>
      </w:pPr>
    </w:p>
    <w:p w:rsidR="006343D8" w:rsidRPr="009F4FB7" w:rsidRDefault="006343D8" w:rsidP="006343D8">
      <w:pPr>
        <w:spacing w:after="0" w:line="360" w:lineRule="auto"/>
        <w:rPr>
          <w:rFonts w:cs="Times New Roman"/>
          <w:color w:val="000000" w:themeColor="text1"/>
          <w:szCs w:val="24"/>
        </w:rPr>
      </w:pPr>
      <w:r w:rsidRPr="009F4FB7">
        <w:rPr>
          <w:rFonts w:cs="Times New Roman"/>
          <w:color w:val="000000" w:themeColor="text1"/>
          <w:szCs w:val="24"/>
        </w:rPr>
        <w:t>We also explored the determinants of the improved forecasting accuracy by the EWC method and the IC method.</w:t>
      </w:r>
      <w:r w:rsidR="00974BCB" w:rsidRPr="009F4FB7">
        <w:rPr>
          <w:rFonts w:cs="Times New Roman"/>
          <w:color w:val="000000" w:themeColor="text1"/>
          <w:szCs w:val="24"/>
        </w:rPr>
        <w:t xml:space="preserve"> </w:t>
      </w:r>
      <w:r w:rsidRPr="009F4FB7">
        <w:rPr>
          <w:rFonts w:cs="Times New Roman"/>
          <w:color w:val="000000" w:themeColor="text1"/>
          <w:szCs w:val="24"/>
        </w:rPr>
        <w:t xml:space="preserve">We find that in </w:t>
      </w:r>
      <w:r w:rsidRPr="009F4FB7">
        <w:rPr>
          <w:rFonts w:cs="Times New Roman"/>
          <w:noProof/>
          <w:color w:val="000000" w:themeColor="text1"/>
          <w:szCs w:val="24"/>
        </w:rPr>
        <w:t>general</w:t>
      </w:r>
      <w:r w:rsidR="003C0313" w:rsidRPr="009F4FB7">
        <w:rPr>
          <w:rFonts w:cs="Times New Roman"/>
          <w:noProof/>
          <w:color w:val="000000" w:themeColor="text1"/>
          <w:szCs w:val="24"/>
        </w:rPr>
        <w:t>,</w:t>
      </w:r>
      <w:r w:rsidRPr="009F4FB7">
        <w:rPr>
          <w:rFonts w:cs="Times New Roman"/>
          <w:color w:val="000000" w:themeColor="text1"/>
          <w:szCs w:val="24"/>
        </w:rPr>
        <w:t xml:space="preserve"> the EWC method is especially effective for products with </w:t>
      </w:r>
      <w:r w:rsidR="003C0313" w:rsidRPr="009F4FB7">
        <w:rPr>
          <w:rFonts w:cs="Times New Roman"/>
          <w:color w:val="000000" w:themeColor="text1"/>
          <w:szCs w:val="24"/>
        </w:rPr>
        <w:t>fewer deep price cuts</w:t>
      </w:r>
      <w:r w:rsidRPr="009F4FB7">
        <w:rPr>
          <w:rFonts w:cs="Times New Roman"/>
          <w:color w:val="000000" w:themeColor="text1"/>
          <w:szCs w:val="24"/>
        </w:rPr>
        <w:t xml:space="preserve"> and the IC method is especially effective for products with</w:t>
      </w:r>
      <w:r w:rsidR="003C0313" w:rsidRPr="009F4FB7">
        <w:rPr>
          <w:rFonts w:cs="Times New Roman"/>
          <w:color w:val="000000" w:themeColor="text1"/>
          <w:szCs w:val="24"/>
        </w:rPr>
        <w:t xml:space="preserve"> a</w:t>
      </w:r>
      <w:r w:rsidRPr="009F4FB7">
        <w:rPr>
          <w:rFonts w:cs="Times New Roman"/>
          <w:color w:val="000000" w:themeColor="text1"/>
          <w:szCs w:val="24"/>
        </w:rPr>
        <w:t xml:space="preserve"> </w:t>
      </w:r>
      <w:r w:rsidRPr="009F4FB7">
        <w:rPr>
          <w:rFonts w:cs="Times New Roman"/>
          <w:noProof/>
          <w:color w:val="000000" w:themeColor="text1"/>
          <w:szCs w:val="24"/>
        </w:rPr>
        <w:t>low</w:t>
      </w:r>
      <w:r w:rsidRPr="009F4FB7">
        <w:rPr>
          <w:rFonts w:cs="Times New Roman"/>
          <w:color w:val="000000" w:themeColor="text1"/>
          <w:szCs w:val="24"/>
        </w:rPr>
        <w:t xml:space="preserve"> coefficient of variation</w:t>
      </w:r>
      <w:r w:rsidR="003C0313" w:rsidRPr="009F4FB7">
        <w:rPr>
          <w:rFonts w:cs="Times New Roman"/>
          <w:color w:val="000000" w:themeColor="text1"/>
          <w:szCs w:val="24"/>
        </w:rPr>
        <w:t>s</w:t>
      </w:r>
      <w:r w:rsidRPr="009F4FB7">
        <w:rPr>
          <w:rFonts w:cs="Times New Roman"/>
          <w:color w:val="000000" w:themeColor="text1"/>
          <w:szCs w:val="24"/>
        </w:rPr>
        <w:t xml:space="preserve"> in product sales.</w:t>
      </w:r>
    </w:p>
    <w:p w:rsidR="006343D8" w:rsidRPr="009F4FB7" w:rsidRDefault="006343D8" w:rsidP="00610ADD">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38E4" w:rsidRPr="009F4FB7" w:rsidRDefault="00676AD3" w:rsidP="00324987">
      <w:pPr>
        <w:spacing w:after="0" w:line="360" w:lineRule="auto"/>
        <w:rPr>
          <w:rFonts w:cs="Times New Roman"/>
          <w:color w:val="000000" w:themeColor="text1"/>
          <w:szCs w:val="24"/>
        </w:rPr>
      </w:pPr>
      <w:r w:rsidRPr="009F4FB7">
        <w:rPr>
          <w:rFonts w:cs="Times New Roman"/>
          <w:color w:val="000000" w:themeColor="text1"/>
          <w:szCs w:val="24"/>
        </w:rPr>
        <w:t>There are potentials to further improve the forecasting accuracy</w:t>
      </w:r>
      <w:r w:rsidR="006D03B1" w:rsidRPr="009F4FB7">
        <w:rPr>
          <w:rFonts w:cs="Times New Roman"/>
          <w:color w:val="000000" w:themeColor="text1"/>
          <w:szCs w:val="24"/>
        </w:rPr>
        <w:t xml:space="preserve"> and we leave it to</w:t>
      </w:r>
      <w:r w:rsidR="007A2E0C" w:rsidRPr="009F4FB7">
        <w:rPr>
          <w:rFonts w:cs="Times New Roman"/>
          <w:color w:val="000000" w:themeColor="text1"/>
          <w:szCs w:val="24"/>
        </w:rPr>
        <w:t xml:space="preserve"> future research</w:t>
      </w:r>
      <w:r w:rsidR="00FF584B" w:rsidRPr="009F4FB7">
        <w:rPr>
          <w:rFonts w:cs="Times New Roman"/>
          <w:color w:val="000000" w:themeColor="text1"/>
          <w:szCs w:val="24"/>
        </w:rPr>
        <w:t xml:space="preserve">. For example, 1) </w:t>
      </w:r>
      <w:r w:rsidR="00974BCB" w:rsidRPr="009F4FB7">
        <w:rPr>
          <w:rFonts w:cs="Times New Roman"/>
          <w:color w:val="000000" w:themeColor="text1"/>
          <w:szCs w:val="24"/>
        </w:rPr>
        <w:t xml:space="preserve">for the EWC method, </w:t>
      </w:r>
      <w:r w:rsidRPr="009F4FB7">
        <w:rPr>
          <w:rFonts w:cs="Times New Roman"/>
          <w:color w:val="000000" w:themeColor="text1"/>
          <w:szCs w:val="24"/>
        </w:rPr>
        <w:t xml:space="preserve">we combine </w:t>
      </w:r>
      <w:r w:rsidR="00974BCB" w:rsidRPr="009F4FB7">
        <w:rPr>
          <w:rFonts w:cs="Times New Roman"/>
          <w:color w:val="000000" w:themeColor="text1"/>
          <w:szCs w:val="24"/>
        </w:rPr>
        <w:t>five</w:t>
      </w:r>
      <w:r w:rsidRPr="009F4FB7">
        <w:rPr>
          <w:rFonts w:cs="Times New Roman"/>
          <w:color w:val="000000" w:themeColor="text1"/>
          <w:szCs w:val="24"/>
        </w:rPr>
        <w:t xml:space="preserve"> sets of forecasts based on </w:t>
      </w:r>
      <w:r w:rsidR="00974BCB" w:rsidRPr="009F4FB7">
        <w:rPr>
          <w:rFonts w:cs="Times New Roman"/>
          <w:color w:val="000000" w:themeColor="text1"/>
          <w:szCs w:val="24"/>
        </w:rPr>
        <w:t xml:space="preserve">five </w:t>
      </w:r>
      <w:r w:rsidRPr="009F4FB7">
        <w:rPr>
          <w:rFonts w:cs="Times New Roman"/>
          <w:color w:val="000000" w:themeColor="text1"/>
          <w:szCs w:val="24"/>
        </w:rPr>
        <w:t xml:space="preserve">different estimation windows using equal weights. The forecasting performance may potentially be improved by </w:t>
      </w:r>
      <w:r w:rsidR="00974BCB" w:rsidRPr="009F4FB7">
        <w:rPr>
          <w:rFonts w:cs="Times New Roman"/>
          <w:color w:val="000000" w:themeColor="text1"/>
          <w:szCs w:val="24"/>
        </w:rPr>
        <w:t xml:space="preserve">changing </w:t>
      </w:r>
      <w:r w:rsidR="00003E32" w:rsidRPr="009F4FB7">
        <w:rPr>
          <w:rFonts w:cs="Times New Roman"/>
          <w:color w:val="000000" w:themeColor="text1"/>
          <w:szCs w:val="24"/>
        </w:rPr>
        <w:t xml:space="preserve">the </w:t>
      </w:r>
      <w:r w:rsidR="00974BCB" w:rsidRPr="009F4FB7">
        <w:rPr>
          <w:rFonts w:cs="Times New Roman"/>
          <w:color w:val="000000" w:themeColor="text1"/>
          <w:szCs w:val="24"/>
        </w:rPr>
        <w:t xml:space="preserve">number of </w:t>
      </w:r>
      <w:r w:rsidR="00003E32" w:rsidRPr="009F4FB7">
        <w:rPr>
          <w:rFonts w:cs="Times New Roman"/>
          <w:color w:val="000000" w:themeColor="text1"/>
          <w:szCs w:val="24"/>
        </w:rPr>
        <w:t xml:space="preserve">the </w:t>
      </w:r>
      <w:r w:rsidRPr="009F4FB7">
        <w:rPr>
          <w:rFonts w:cs="Times New Roman"/>
          <w:color w:val="000000" w:themeColor="text1"/>
          <w:szCs w:val="24"/>
        </w:rPr>
        <w:t>estimation window</w:t>
      </w:r>
      <w:r w:rsidR="00003E32" w:rsidRPr="009F4FB7">
        <w:rPr>
          <w:rFonts w:cs="Times New Roman"/>
          <w:color w:val="000000" w:themeColor="text1"/>
          <w:szCs w:val="24"/>
        </w:rPr>
        <w:t>s</w:t>
      </w:r>
      <w:r w:rsidR="00974BCB" w:rsidRPr="009F4FB7">
        <w:rPr>
          <w:rFonts w:cs="Times New Roman"/>
          <w:color w:val="000000" w:themeColor="text1"/>
          <w:szCs w:val="24"/>
        </w:rPr>
        <w:t xml:space="preserve">, by changing the length of the estimation windows, </w:t>
      </w:r>
      <w:r w:rsidR="00242BD1" w:rsidRPr="009F4FB7">
        <w:rPr>
          <w:rFonts w:cs="Times New Roman"/>
          <w:color w:val="000000" w:themeColor="text1"/>
          <w:szCs w:val="24"/>
        </w:rPr>
        <w:t>and by exploring alternative</w:t>
      </w:r>
      <w:r w:rsidRPr="009F4FB7">
        <w:rPr>
          <w:rFonts w:cs="Times New Roman"/>
          <w:color w:val="000000" w:themeColor="text1"/>
          <w:szCs w:val="24"/>
        </w:rPr>
        <w:t xml:space="preserve"> forecasting combination schemes</w:t>
      </w:r>
      <w:r w:rsidR="00242BD1" w:rsidRPr="009F4FB7">
        <w:rPr>
          <w:rFonts w:cs="Times New Roman"/>
          <w:color w:val="000000" w:themeColor="text1"/>
          <w:szCs w:val="24"/>
        </w:rPr>
        <w:t xml:space="preserve"> </w:t>
      </w:r>
      <w:r w:rsidRPr="009F4FB7">
        <w:rPr>
          <w:rFonts w:cs="Times New Roman"/>
          <w:color w:val="000000" w:themeColor="text1"/>
          <w:szCs w:val="24"/>
        </w:rPr>
        <w:t xml:space="preserve">(e.g., based on k-fold evaluation). For the IC method, </w:t>
      </w:r>
      <w:r w:rsidR="00010C3F" w:rsidRPr="009F4FB7">
        <w:rPr>
          <w:rFonts w:cs="Times New Roman"/>
          <w:color w:val="000000" w:themeColor="text1"/>
          <w:szCs w:val="24"/>
        </w:rPr>
        <w:t xml:space="preserve">Clements and Hendry (1999) </w:t>
      </w:r>
      <w:r w:rsidR="007A2E0C" w:rsidRPr="009F4FB7">
        <w:rPr>
          <w:rFonts w:cs="Times New Roman"/>
          <w:color w:val="000000" w:themeColor="text1"/>
          <w:szCs w:val="24"/>
        </w:rPr>
        <w:t xml:space="preserve">is a summary of </w:t>
      </w:r>
      <w:r w:rsidR="00822F34" w:rsidRPr="009F4FB7">
        <w:rPr>
          <w:rFonts w:cs="Times New Roman"/>
          <w:color w:val="000000" w:themeColor="text1"/>
          <w:szCs w:val="24"/>
        </w:rPr>
        <w:t>various</w:t>
      </w:r>
      <w:r w:rsidR="007A2E0C" w:rsidRPr="009F4FB7">
        <w:rPr>
          <w:rFonts w:cs="Times New Roman"/>
          <w:color w:val="000000" w:themeColor="text1"/>
          <w:szCs w:val="24"/>
        </w:rPr>
        <w:t xml:space="preserve"> correction schemes </w:t>
      </w:r>
      <w:r w:rsidR="00822F34" w:rsidRPr="009F4FB7">
        <w:rPr>
          <w:rFonts w:cs="Times New Roman"/>
          <w:color w:val="000000" w:themeColor="text1"/>
          <w:szCs w:val="24"/>
        </w:rPr>
        <w:t xml:space="preserve">each of </w:t>
      </w:r>
      <w:r w:rsidR="007A2E0C" w:rsidRPr="009F4FB7">
        <w:rPr>
          <w:rFonts w:cs="Times New Roman"/>
          <w:color w:val="000000" w:themeColor="text1"/>
          <w:szCs w:val="24"/>
        </w:rPr>
        <w:t>which may have different effect</w:t>
      </w:r>
      <w:r w:rsidR="00822F34" w:rsidRPr="009F4FB7">
        <w:rPr>
          <w:rFonts w:cs="Times New Roman"/>
          <w:color w:val="000000" w:themeColor="text1"/>
          <w:szCs w:val="24"/>
        </w:rPr>
        <w:t>s</w:t>
      </w:r>
      <w:r w:rsidR="007A2E0C" w:rsidRPr="009F4FB7">
        <w:rPr>
          <w:rFonts w:cs="Times New Roman"/>
          <w:color w:val="000000" w:themeColor="text1"/>
          <w:szCs w:val="24"/>
        </w:rPr>
        <w:t xml:space="preserve"> on the </w:t>
      </w:r>
      <w:r w:rsidR="007A7D01" w:rsidRPr="009F4FB7">
        <w:rPr>
          <w:rFonts w:cs="Times New Roman"/>
          <w:color w:val="000000" w:themeColor="text1"/>
          <w:szCs w:val="24"/>
        </w:rPr>
        <w:t>trad</w:t>
      </w:r>
      <w:r w:rsidR="00822F34" w:rsidRPr="009F4FB7">
        <w:rPr>
          <w:rFonts w:cs="Times New Roman"/>
          <w:color w:val="000000" w:themeColor="text1"/>
          <w:szCs w:val="24"/>
        </w:rPr>
        <w:t>e</w:t>
      </w:r>
      <w:r w:rsidR="007A7D01" w:rsidRPr="009F4FB7">
        <w:rPr>
          <w:rFonts w:cs="Times New Roman"/>
          <w:color w:val="000000" w:themeColor="text1"/>
          <w:szCs w:val="24"/>
        </w:rPr>
        <w:t>-off</w:t>
      </w:r>
      <w:r w:rsidR="007A2E0C" w:rsidRPr="009F4FB7">
        <w:rPr>
          <w:rFonts w:cs="Times New Roman"/>
          <w:color w:val="000000" w:themeColor="text1"/>
          <w:szCs w:val="24"/>
        </w:rPr>
        <w:t xml:space="preserve"> </w:t>
      </w:r>
      <w:r w:rsidR="00822F34" w:rsidRPr="009F4FB7">
        <w:rPr>
          <w:rFonts w:cs="Times New Roman"/>
          <w:color w:val="000000" w:themeColor="text1"/>
          <w:szCs w:val="24"/>
        </w:rPr>
        <w:t>between</w:t>
      </w:r>
      <w:r w:rsidR="007A2E0C" w:rsidRPr="009F4FB7">
        <w:rPr>
          <w:rFonts w:cs="Times New Roman"/>
          <w:color w:val="000000" w:themeColor="text1"/>
          <w:szCs w:val="24"/>
        </w:rPr>
        <w:t xml:space="preserve"> the bias and the error variance</w:t>
      </w:r>
      <w:r w:rsidR="00B0170E" w:rsidRPr="009F4FB7">
        <w:rPr>
          <w:rStyle w:val="FootnoteReference"/>
          <w:rFonts w:cs="Times New Roman"/>
          <w:color w:val="000000" w:themeColor="text1"/>
          <w:szCs w:val="24"/>
        </w:rPr>
        <w:footnoteReference w:id="12"/>
      </w:r>
      <w:r w:rsidR="007A2E0C" w:rsidRPr="009F4FB7">
        <w:rPr>
          <w:rFonts w:cs="Times New Roman"/>
          <w:color w:val="000000" w:themeColor="text1"/>
          <w:szCs w:val="24"/>
        </w:rPr>
        <w:t xml:space="preserve">. </w:t>
      </w:r>
      <w:r w:rsidR="004B7130" w:rsidRPr="009F4FB7">
        <w:rPr>
          <w:rFonts w:cs="Times New Roman"/>
          <w:color w:val="000000" w:themeColor="text1"/>
          <w:szCs w:val="24"/>
        </w:rPr>
        <w:t xml:space="preserve">2) </w:t>
      </w:r>
      <w:r w:rsidR="007069CC" w:rsidRPr="009F4FB7">
        <w:rPr>
          <w:rFonts w:cs="Times New Roman"/>
          <w:color w:val="000000" w:themeColor="text1"/>
          <w:szCs w:val="24"/>
        </w:rPr>
        <w:t xml:space="preserve">Ma et al. (2016) proposed models which integrate both the </w:t>
      </w:r>
      <w:r w:rsidR="007069CC" w:rsidRPr="009F4FB7">
        <w:rPr>
          <w:rFonts w:cs="Times New Roman"/>
          <w:noProof/>
          <w:color w:val="000000" w:themeColor="text1"/>
          <w:szCs w:val="24"/>
        </w:rPr>
        <w:t>intra</w:t>
      </w:r>
      <w:r w:rsidR="007069CC" w:rsidRPr="009F4FB7">
        <w:rPr>
          <w:rFonts w:cs="Times New Roman"/>
          <w:color w:val="000000" w:themeColor="text1"/>
          <w:szCs w:val="24"/>
        </w:rPr>
        <w:t xml:space="preserve"> and the </w:t>
      </w:r>
      <w:r w:rsidR="007069CC" w:rsidRPr="009F4FB7">
        <w:rPr>
          <w:rFonts w:cs="Times New Roman"/>
          <w:noProof/>
          <w:color w:val="000000" w:themeColor="text1"/>
          <w:szCs w:val="24"/>
        </w:rPr>
        <w:t>inter</w:t>
      </w:r>
      <w:r w:rsidR="003C0313" w:rsidRPr="009F4FB7">
        <w:rPr>
          <w:rFonts w:cs="Times New Roman"/>
          <w:noProof/>
          <w:color w:val="000000" w:themeColor="text1"/>
          <w:szCs w:val="24"/>
        </w:rPr>
        <w:t>-</w:t>
      </w:r>
      <w:r w:rsidR="007069CC" w:rsidRPr="009F4FB7">
        <w:rPr>
          <w:rFonts w:cs="Times New Roman"/>
          <w:noProof/>
          <w:color w:val="000000" w:themeColor="text1"/>
          <w:szCs w:val="24"/>
        </w:rPr>
        <w:t>category</w:t>
      </w:r>
      <w:r w:rsidR="007069CC" w:rsidRPr="009F4FB7">
        <w:rPr>
          <w:rFonts w:cs="Times New Roman"/>
          <w:color w:val="000000" w:themeColor="text1"/>
          <w:szCs w:val="24"/>
        </w:rPr>
        <w:t xml:space="preserve"> promotional information. </w:t>
      </w:r>
      <w:r w:rsidR="007A2E0C" w:rsidRPr="009F4FB7">
        <w:rPr>
          <w:rFonts w:cs="Times New Roman"/>
          <w:color w:val="000000" w:themeColor="text1"/>
          <w:szCs w:val="24"/>
        </w:rPr>
        <w:t>W</w:t>
      </w:r>
      <w:r w:rsidR="007069CC" w:rsidRPr="009F4FB7">
        <w:rPr>
          <w:rFonts w:cs="Times New Roman"/>
          <w:color w:val="000000" w:themeColor="text1"/>
          <w:szCs w:val="24"/>
        </w:rPr>
        <w:t>e may investigate if we can further improv</w:t>
      </w:r>
      <w:r w:rsidR="007A2E0C" w:rsidRPr="009F4FB7">
        <w:rPr>
          <w:rFonts w:cs="Times New Roman"/>
          <w:color w:val="000000" w:themeColor="text1"/>
          <w:szCs w:val="24"/>
        </w:rPr>
        <w:t>e the forecasting performance of the ADL-</w:t>
      </w:r>
      <w:r w:rsidR="007A2E0C" w:rsidRPr="009F4FB7">
        <w:rPr>
          <w:rFonts w:cs="Times New Roman"/>
          <w:noProof/>
          <w:color w:val="000000" w:themeColor="text1"/>
          <w:szCs w:val="24"/>
        </w:rPr>
        <w:t>intra</w:t>
      </w:r>
      <w:r w:rsidR="007A2E0C" w:rsidRPr="009F4FB7">
        <w:rPr>
          <w:rFonts w:cs="Times New Roman"/>
          <w:color w:val="000000" w:themeColor="text1"/>
          <w:szCs w:val="24"/>
        </w:rPr>
        <w:t>-EWC model and the ADL-intra-IC model with inter-category information</w:t>
      </w:r>
      <w:r w:rsidR="007069CC" w:rsidRPr="009F4FB7">
        <w:rPr>
          <w:rFonts w:cs="Times New Roman"/>
          <w:color w:val="000000" w:themeColor="text1"/>
          <w:szCs w:val="24"/>
        </w:rPr>
        <w:t xml:space="preserve">. </w:t>
      </w:r>
      <w:r w:rsidR="004B7130" w:rsidRPr="009F4FB7">
        <w:rPr>
          <w:rFonts w:cs="Times New Roman"/>
          <w:color w:val="000000" w:themeColor="text1"/>
          <w:szCs w:val="24"/>
        </w:rPr>
        <w:t xml:space="preserve">3) </w:t>
      </w:r>
      <w:r w:rsidR="000D51A4" w:rsidRPr="009F4FB7">
        <w:rPr>
          <w:rFonts w:cs="Times New Roman"/>
          <w:color w:val="000000" w:themeColor="text1"/>
          <w:szCs w:val="24"/>
        </w:rPr>
        <w:t>A</w:t>
      </w:r>
      <w:r w:rsidR="00D30E30" w:rsidRPr="009F4FB7">
        <w:rPr>
          <w:rFonts w:cs="Times New Roman"/>
          <w:color w:val="000000" w:themeColor="text1"/>
          <w:szCs w:val="24"/>
        </w:rPr>
        <w:t xml:space="preserve"> </w:t>
      </w:r>
      <w:r w:rsidR="00635639" w:rsidRPr="009F4FB7">
        <w:rPr>
          <w:rFonts w:cs="Times New Roman"/>
          <w:color w:val="000000" w:themeColor="text1"/>
          <w:szCs w:val="24"/>
        </w:rPr>
        <w:t>method alternative to the EWC method and the IC method</w:t>
      </w:r>
      <w:r w:rsidR="00D30E30" w:rsidRPr="009F4FB7">
        <w:rPr>
          <w:rFonts w:cs="Times New Roman"/>
          <w:color w:val="000000" w:themeColor="text1"/>
          <w:szCs w:val="24"/>
        </w:rPr>
        <w:t xml:space="preserve"> is to directly incorporate the changing process of the </w:t>
      </w:r>
      <w:r w:rsidR="00CE119B" w:rsidRPr="009F4FB7">
        <w:rPr>
          <w:rFonts w:cs="Times New Roman"/>
          <w:color w:val="000000" w:themeColor="text1"/>
          <w:szCs w:val="24"/>
        </w:rPr>
        <w:t xml:space="preserve">effect </w:t>
      </w:r>
      <w:r w:rsidR="00D30E30" w:rsidRPr="009F4FB7">
        <w:rPr>
          <w:rFonts w:cs="Times New Roman"/>
          <w:color w:val="000000" w:themeColor="text1"/>
          <w:szCs w:val="24"/>
        </w:rPr>
        <w:t>of the marketing activities into the model</w:t>
      </w:r>
      <w:r w:rsidR="00015DAA" w:rsidRPr="009F4FB7">
        <w:rPr>
          <w:rFonts w:cs="Times New Roman"/>
          <w:color w:val="000000" w:themeColor="text1"/>
          <w:szCs w:val="24"/>
        </w:rPr>
        <w:t xml:space="preserve"> so that the structural break may potentially </w:t>
      </w:r>
      <w:r w:rsidR="003C0313" w:rsidRPr="009F4FB7">
        <w:rPr>
          <w:rFonts w:cs="Times New Roman"/>
          <w:noProof/>
          <w:color w:val="000000" w:themeColor="text1"/>
          <w:szCs w:val="24"/>
        </w:rPr>
        <w:t xml:space="preserve">be </w:t>
      </w:r>
      <w:r w:rsidR="00015DAA" w:rsidRPr="009F4FB7">
        <w:rPr>
          <w:rFonts w:cs="Times New Roman"/>
          <w:noProof/>
          <w:color w:val="000000" w:themeColor="text1"/>
          <w:szCs w:val="24"/>
        </w:rPr>
        <w:t>eliminated</w:t>
      </w:r>
      <w:r w:rsidR="00015DAA" w:rsidRPr="009F4FB7">
        <w:rPr>
          <w:rFonts w:cs="Times New Roman"/>
          <w:color w:val="000000" w:themeColor="text1"/>
          <w:szCs w:val="24"/>
        </w:rPr>
        <w:t xml:space="preserve"> even when </w:t>
      </w:r>
      <w:r w:rsidR="00D30E30" w:rsidRPr="009F4FB7">
        <w:rPr>
          <w:rFonts w:cs="Times New Roman"/>
          <w:color w:val="000000" w:themeColor="text1"/>
          <w:szCs w:val="24"/>
        </w:rPr>
        <w:t>the influe</w:t>
      </w:r>
      <w:r w:rsidR="004378AE" w:rsidRPr="009F4FB7">
        <w:rPr>
          <w:rFonts w:cs="Times New Roman"/>
          <w:color w:val="000000" w:themeColor="text1"/>
          <w:szCs w:val="24"/>
        </w:rPr>
        <w:t>ncing factors are not observed</w:t>
      </w:r>
      <w:r w:rsidR="00015DAA" w:rsidRPr="009F4FB7">
        <w:rPr>
          <w:rFonts w:cs="Times New Roman"/>
          <w:color w:val="000000" w:themeColor="text1"/>
          <w:szCs w:val="24"/>
        </w:rPr>
        <w:t xml:space="preserve">. For example, the change of the </w:t>
      </w:r>
      <w:r w:rsidR="00CE119B" w:rsidRPr="009F4FB7">
        <w:rPr>
          <w:rFonts w:cs="Times New Roman"/>
          <w:color w:val="000000" w:themeColor="text1"/>
          <w:szCs w:val="24"/>
        </w:rPr>
        <w:t xml:space="preserve">effect </w:t>
      </w:r>
      <w:r w:rsidR="00015DAA" w:rsidRPr="009F4FB7">
        <w:rPr>
          <w:rFonts w:cs="Times New Roman"/>
          <w:color w:val="000000" w:themeColor="text1"/>
          <w:szCs w:val="24"/>
        </w:rPr>
        <w:t xml:space="preserve">of the marketing activities </w:t>
      </w:r>
      <w:r w:rsidR="00D30E30" w:rsidRPr="009F4FB7">
        <w:rPr>
          <w:rFonts w:cs="Times New Roman"/>
          <w:color w:val="000000" w:themeColor="text1"/>
          <w:szCs w:val="24"/>
        </w:rPr>
        <w:t xml:space="preserve">may be </w:t>
      </w:r>
      <w:r w:rsidR="00015DAA" w:rsidRPr="009F4FB7">
        <w:rPr>
          <w:rFonts w:cs="Times New Roman"/>
          <w:noProof/>
          <w:color w:val="000000" w:themeColor="text1"/>
          <w:szCs w:val="24"/>
        </w:rPr>
        <w:t>modeled</w:t>
      </w:r>
      <w:r w:rsidR="00D30E30" w:rsidRPr="009F4FB7">
        <w:rPr>
          <w:rFonts w:cs="Times New Roman"/>
          <w:color w:val="000000" w:themeColor="text1"/>
          <w:szCs w:val="24"/>
        </w:rPr>
        <w:t xml:space="preserve"> by an autoregressive process </w:t>
      </w:r>
      <w:r w:rsidR="004378AE" w:rsidRPr="009F4FB7">
        <w:rPr>
          <w:rFonts w:cs="Times New Roman"/>
          <w:color w:val="000000" w:themeColor="text1"/>
          <w:szCs w:val="24"/>
        </w:rPr>
        <w:t xml:space="preserve">of </w:t>
      </w:r>
      <w:r w:rsidR="00D30E30" w:rsidRPr="009F4FB7">
        <w:rPr>
          <w:rFonts w:cs="Times New Roman"/>
          <w:color w:val="000000" w:themeColor="text1"/>
          <w:szCs w:val="24"/>
        </w:rPr>
        <w:t xml:space="preserve">the </w:t>
      </w:r>
      <w:r w:rsidR="00015DAA" w:rsidRPr="009F4FB7">
        <w:rPr>
          <w:rFonts w:cs="Times New Roman"/>
          <w:color w:val="000000" w:themeColor="text1"/>
          <w:szCs w:val="24"/>
        </w:rPr>
        <w:t>marketing activities themselves</w:t>
      </w:r>
      <w:r w:rsidR="00D30E30" w:rsidRPr="009F4FB7">
        <w:rPr>
          <w:rFonts w:cs="Times New Roman"/>
          <w:color w:val="000000" w:themeColor="text1"/>
          <w:szCs w:val="24"/>
        </w:rPr>
        <w:t xml:space="preserve">. </w:t>
      </w:r>
      <w:hyperlink w:anchor="_ENREF_34" w:tooltip="Foekens, 1999 #14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Foekens, Leeflang et al. (1999)</w:t>
        </w:r>
        <w:r w:rsidR="00E117CB" w:rsidRPr="009F4FB7">
          <w:rPr>
            <w:rFonts w:cs="Times New Roman"/>
            <w:color w:val="000000" w:themeColor="text1"/>
            <w:szCs w:val="24"/>
          </w:rPr>
          <w:fldChar w:fldCharType="end"/>
        </w:r>
      </w:hyperlink>
      <w:r w:rsidR="00822534" w:rsidRPr="009F4FB7">
        <w:rPr>
          <w:rFonts w:cs="Times New Roman"/>
          <w:color w:val="000000" w:themeColor="text1"/>
          <w:szCs w:val="24"/>
        </w:rPr>
        <w:t xml:space="preserve"> </w:t>
      </w:r>
      <w:r w:rsidR="00ED7D8E" w:rsidRPr="009F4FB7">
        <w:rPr>
          <w:rFonts w:cs="Times New Roman"/>
          <w:noProof/>
          <w:color w:val="000000" w:themeColor="text1"/>
        </w:rPr>
        <w:t>modeled</w:t>
      </w:r>
      <w:r w:rsidR="00ED7D8E" w:rsidRPr="009F4FB7">
        <w:rPr>
          <w:rFonts w:cs="Times New Roman"/>
          <w:color w:val="000000" w:themeColor="text1"/>
        </w:rPr>
        <w:t xml:space="preserve"> the </w:t>
      </w:r>
      <w:r w:rsidR="00CE119B" w:rsidRPr="009F4FB7">
        <w:rPr>
          <w:rFonts w:cs="Times New Roman"/>
          <w:color w:val="000000" w:themeColor="text1"/>
        </w:rPr>
        <w:t xml:space="preserve">effect </w:t>
      </w:r>
      <w:r w:rsidR="00ED7D8E" w:rsidRPr="009F4FB7">
        <w:rPr>
          <w:rFonts w:cs="Times New Roman"/>
          <w:color w:val="000000" w:themeColor="text1"/>
        </w:rPr>
        <w:t>of the price</w:t>
      </w:r>
      <w:r w:rsidR="00D30E30" w:rsidRPr="009F4FB7">
        <w:rPr>
          <w:rFonts w:cs="Times New Roman"/>
          <w:color w:val="000000" w:themeColor="text1"/>
        </w:rPr>
        <w:t xml:space="preserve"> variables</w:t>
      </w:r>
      <w:r w:rsidR="00ED7D8E" w:rsidRPr="009F4FB7">
        <w:rPr>
          <w:rFonts w:cs="Times New Roman"/>
          <w:color w:val="000000" w:themeColor="text1"/>
        </w:rPr>
        <w:t xml:space="preserve"> </w:t>
      </w:r>
      <w:r w:rsidR="00D30E30" w:rsidRPr="009F4FB7">
        <w:rPr>
          <w:rFonts w:cs="Times New Roman"/>
          <w:color w:val="000000" w:themeColor="text1"/>
        </w:rPr>
        <w:t>using</w:t>
      </w:r>
      <w:r w:rsidR="00ED7D8E" w:rsidRPr="009F4FB7">
        <w:rPr>
          <w:rFonts w:cs="Times New Roman"/>
          <w:color w:val="000000" w:themeColor="text1"/>
        </w:rPr>
        <w:t xml:space="preserve"> the</w:t>
      </w:r>
      <w:r w:rsidR="00D30E30" w:rsidRPr="009F4FB7">
        <w:rPr>
          <w:rFonts w:cs="Times New Roman"/>
          <w:color w:val="000000" w:themeColor="text1"/>
        </w:rPr>
        <w:t xml:space="preserve"> level of</w:t>
      </w:r>
      <w:r w:rsidR="00ED7D8E" w:rsidRPr="009F4FB7">
        <w:rPr>
          <w:rFonts w:cs="Times New Roman"/>
          <w:color w:val="000000" w:themeColor="text1"/>
        </w:rPr>
        <w:t xml:space="preserve"> previous price</w:t>
      </w:r>
      <w:r w:rsidR="00D30E30" w:rsidRPr="009F4FB7">
        <w:rPr>
          <w:rFonts w:cs="Times New Roman"/>
          <w:color w:val="000000" w:themeColor="text1"/>
        </w:rPr>
        <w:t>s</w:t>
      </w:r>
      <w:r w:rsidR="00ED7D8E" w:rsidRPr="009F4FB7">
        <w:rPr>
          <w:rFonts w:cs="Times New Roman"/>
          <w:color w:val="000000" w:themeColor="text1"/>
        </w:rPr>
        <w:t xml:space="preserve"> and the recency and </w:t>
      </w:r>
      <w:r w:rsidR="00D30E30" w:rsidRPr="009F4FB7">
        <w:rPr>
          <w:rFonts w:cs="Times New Roman"/>
          <w:color w:val="000000" w:themeColor="text1"/>
        </w:rPr>
        <w:t xml:space="preserve">the </w:t>
      </w:r>
      <w:r w:rsidR="00ED7D8E" w:rsidRPr="009F4FB7">
        <w:rPr>
          <w:rFonts w:cs="Times New Roman"/>
          <w:color w:val="000000" w:themeColor="text1"/>
        </w:rPr>
        <w:t>frequency of previous promotion</w:t>
      </w:r>
      <w:r w:rsidR="00D30E30" w:rsidRPr="009F4FB7">
        <w:rPr>
          <w:rFonts w:cs="Times New Roman"/>
          <w:color w:val="000000" w:themeColor="text1"/>
        </w:rPr>
        <w:t>al events</w:t>
      </w:r>
      <w:r w:rsidR="00ED7D8E" w:rsidRPr="009F4FB7">
        <w:rPr>
          <w:rFonts w:cs="Times New Roman"/>
          <w:color w:val="000000" w:themeColor="text1"/>
        </w:rPr>
        <w:t>. The model</w:t>
      </w:r>
      <w:r w:rsidR="00D30E30" w:rsidRPr="009F4FB7">
        <w:rPr>
          <w:rFonts w:cs="Times New Roman"/>
          <w:color w:val="000000" w:themeColor="text1"/>
        </w:rPr>
        <w:t>s</w:t>
      </w:r>
      <w:r w:rsidR="00ED7D8E" w:rsidRPr="009F4FB7">
        <w:rPr>
          <w:rFonts w:cs="Times New Roman"/>
          <w:color w:val="000000" w:themeColor="text1"/>
        </w:rPr>
        <w:t xml:space="preserve"> </w:t>
      </w:r>
      <w:r w:rsidR="00E96090" w:rsidRPr="009F4FB7">
        <w:rPr>
          <w:rFonts w:cs="Times New Roman"/>
          <w:color w:val="000000" w:themeColor="text1"/>
        </w:rPr>
        <w:t>are</w:t>
      </w:r>
      <w:r w:rsidR="00ED7D8E" w:rsidRPr="009F4FB7">
        <w:rPr>
          <w:rFonts w:cs="Times New Roman"/>
          <w:color w:val="000000" w:themeColor="text1"/>
        </w:rPr>
        <w:t xml:space="preserve"> </w:t>
      </w:r>
      <w:r w:rsidR="00E96090" w:rsidRPr="009F4FB7">
        <w:rPr>
          <w:rFonts w:cs="Times New Roman"/>
          <w:color w:val="000000" w:themeColor="text1"/>
        </w:rPr>
        <w:t>for descriptive purposes and not evaluated for forecasting</w:t>
      </w:r>
      <w:r w:rsidR="00ED7D8E" w:rsidRPr="009F4FB7">
        <w:rPr>
          <w:rFonts w:cs="Times New Roman"/>
          <w:color w:val="000000" w:themeColor="text1"/>
        </w:rPr>
        <w:t>.</w:t>
      </w:r>
      <w:r w:rsidR="009A1BD7" w:rsidRPr="009F4FB7">
        <w:rPr>
          <w:rFonts w:cs="Times New Roman"/>
          <w:color w:val="000000" w:themeColor="text1"/>
        </w:rPr>
        <w:t xml:space="preserve"> </w:t>
      </w:r>
      <w:r w:rsidR="00D30E30" w:rsidRPr="009F4FB7">
        <w:rPr>
          <w:rFonts w:cs="Times New Roman"/>
          <w:color w:val="000000" w:themeColor="text1"/>
        </w:rPr>
        <w:t>However, one of the challenges</w:t>
      </w:r>
      <w:r w:rsidR="00935B0D" w:rsidRPr="009F4FB7">
        <w:rPr>
          <w:rFonts w:cs="Times New Roman"/>
          <w:color w:val="000000" w:themeColor="text1"/>
        </w:rPr>
        <w:t xml:space="preserve"> for this type of model</w:t>
      </w:r>
      <w:r w:rsidR="00D30E30" w:rsidRPr="009F4FB7">
        <w:rPr>
          <w:rFonts w:cs="Times New Roman"/>
          <w:color w:val="000000" w:themeColor="text1"/>
          <w:szCs w:val="24"/>
        </w:rPr>
        <w:t xml:space="preserve"> </w:t>
      </w:r>
      <w:r w:rsidR="00E96090" w:rsidRPr="009F4FB7">
        <w:rPr>
          <w:rFonts w:cs="Times New Roman"/>
          <w:color w:val="000000" w:themeColor="text1"/>
          <w:szCs w:val="24"/>
        </w:rPr>
        <w:t xml:space="preserve">to generate accurate forecasts </w:t>
      </w:r>
      <w:r w:rsidR="007464A8" w:rsidRPr="009F4FB7">
        <w:rPr>
          <w:rFonts w:cs="Times New Roman"/>
          <w:color w:val="000000" w:themeColor="text1"/>
          <w:szCs w:val="24"/>
        </w:rPr>
        <w:t xml:space="preserve">is that it is sophisticated and </w:t>
      </w:r>
      <w:r w:rsidR="007464A8" w:rsidRPr="009F4FB7">
        <w:rPr>
          <w:rFonts w:cs="Times New Roman"/>
          <w:noProof/>
          <w:color w:val="000000" w:themeColor="text1"/>
          <w:szCs w:val="24"/>
        </w:rPr>
        <w:t>lacks</w:t>
      </w:r>
      <w:r w:rsidR="007464A8" w:rsidRPr="009F4FB7">
        <w:rPr>
          <w:rFonts w:cs="Times New Roman"/>
          <w:color w:val="000000" w:themeColor="text1"/>
          <w:szCs w:val="24"/>
        </w:rPr>
        <w:t xml:space="preserve"> </w:t>
      </w:r>
      <w:r w:rsidR="00D30E30" w:rsidRPr="009F4FB7">
        <w:rPr>
          <w:rFonts w:cs="Times New Roman"/>
          <w:color w:val="000000" w:themeColor="text1"/>
          <w:szCs w:val="24"/>
        </w:rPr>
        <w:t>parsimony</w:t>
      </w:r>
      <w:r w:rsidR="009A1BD7" w:rsidRPr="009F4FB7">
        <w:rPr>
          <w:rFonts w:cs="Times New Roman"/>
          <w:color w:val="000000" w:themeColor="text1"/>
          <w:szCs w:val="24"/>
        </w:rPr>
        <w:t xml:space="preserve">. </w:t>
      </w:r>
      <w:r w:rsidR="00370F86" w:rsidRPr="009F4FB7">
        <w:rPr>
          <w:rFonts w:cs="Times New Roman"/>
          <w:color w:val="000000" w:themeColor="text1"/>
          <w:szCs w:val="24"/>
        </w:rPr>
        <w:t xml:space="preserve"> </w:t>
      </w:r>
      <w:r w:rsidR="004B7130" w:rsidRPr="009F4FB7">
        <w:rPr>
          <w:rFonts w:cs="Times New Roman"/>
          <w:color w:val="000000" w:themeColor="text1"/>
          <w:szCs w:val="24"/>
        </w:rPr>
        <w:t xml:space="preserve">4) </w:t>
      </w:r>
      <w:r w:rsidR="00D72097" w:rsidRPr="009F4FB7">
        <w:rPr>
          <w:rFonts w:cs="Times New Roman"/>
          <w:color w:val="000000" w:themeColor="text1"/>
          <w:szCs w:val="24"/>
        </w:rPr>
        <w:t>Another</w:t>
      </w:r>
      <w:r w:rsidR="007D38E4" w:rsidRPr="009F4FB7">
        <w:rPr>
          <w:rFonts w:cs="Times New Roman"/>
          <w:color w:val="000000" w:themeColor="text1"/>
          <w:szCs w:val="24"/>
        </w:rPr>
        <w:t xml:space="preserve"> </w:t>
      </w:r>
      <w:r w:rsidR="00D72097" w:rsidRPr="009F4FB7">
        <w:rPr>
          <w:rFonts w:cs="Times New Roman"/>
          <w:color w:val="000000" w:themeColor="text1"/>
          <w:szCs w:val="24"/>
        </w:rPr>
        <w:t xml:space="preserve">alternative </w:t>
      </w:r>
      <w:r w:rsidR="000D51A4" w:rsidRPr="009F4FB7">
        <w:rPr>
          <w:rFonts w:cs="Times New Roman"/>
          <w:color w:val="000000" w:themeColor="text1"/>
          <w:szCs w:val="24"/>
        </w:rPr>
        <w:t xml:space="preserve">method </w:t>
      </w:r>
      <w:r w:rsidR="00D72097" w:rsidRPr="009F4FB7">
        <w:rPr>
          <w:rFonts w:cs="Times New Roman"/>
          <w:color w:val="000000" w:themeColor="text1"/>
          <w:szCs w:val="24"/>
        </w:rPr>
        <w:t xml:space="preserve">is the impulse saturation </w:t>
      </w:r>
      <w:r w:rsidR="000D51A4" w:rsidRPr="009F4FB7">
        <w:rPr>
          <w:rFonts w:cs="Times New Roman"/>
          <w:color w:val="000000" w:themeColor="text1"/>
          <w:szCs w:val="24"/>
        </w:rPr>
        <w:t>technique</w:t>
      </w:r>
      <w:r w:rsidR="00D72097" w:rsidRPr="009F4FB7">
        <w:rPr>
          <w:rFonts w:cs="Times New Roman"/>
          <w:color w:val="000000" w:themeColor="text1"/>
          <w:szCs w:val="24"/>
        </w:rPr>
        <w:t xml:space="preserve"> </w:t>
      </w:r>
      <w:r w:rsidR="000D51A4" w:rsidRPr="009F4FB7">
        <w:rPr>
          <w:rFonts w:cs="Times New Roman"/>
          <w:color w:val="000000" w:themeColor="text1"/>
          <w:szCs w:val="24"/>
        </w:rPr>
        <w:t>introduced</w:t>
      </w:r>
      <w:r w:rsidR="00D72097" w:rsidRPr="009F4FB7">
        <w:rPr>
          <w:rFonts w:cs="Times New Roman"/>
          <w:color w:val="000000" w:themeColor="text1"/>
          <w:szCs w:val="24"/>
        </w:rPr>
        <w:t xml:space="preserve"> by</w:t>
      </w:r>
      <w:r w:rsidR="007D38E4" w:rsidRPr="009F4FB7">
        <w:rPr>
          <w:rFonts w:cs="Times New Roman"/>
          <w:color w:val="000000" w:themeColor="text1"/>
          <w:szCs w:val="24"/>
        </w:rPr>
        <w:t xml:space="preserve"> </w:t>
      </w:r>
      <w:hyperlink w:anchor="_ENREF_38" w:tooltip="Hendry, 2001 #26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endry and Krolzig (2001)</w:t>
        </w:r>
        <w:r w:rsidR="00E117CB" w:rsidRPr="009F4FB7">
          <w:rPr>
            <w:rFonts w:cs="Times New Roman"/>
            <w:color w:val="000000" w:themeColor="text1"/>
            <w:szCs w:val="24"/>
          </w:rPr>
          <w:fldChar w:fldCharType="end"/>
        </w:r>
      </w:hyperlink>
      <w:r w:rsidR="004B7130" w:rsidRPr="009F4FB7">
        <w:rPr>
          <w:rFonts w:cs="Times New Roman"/>
          <w:color w:val="000000" w:themeColor="text1"/>
          <w:szCs w:val="24"/>
        </w:rPr>
        <w:t xml:space="preserve"> and </w:t>
      </w:r>
      <w:hyperlink w:anchor="_ENREF_14" w:tooltip="Castle, 2008 #2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astle, Doornik et al. (2008)</w:t>
        </w:r>
        <w:r w:rsidR="00E117CB" w:rsidRPr="009F4FB7">
          <w:rPr>
            <w:rFonts w:cs="Times New Roman"/>
            <w:color w:val="000000" w:themeColor="text1"/>
            <w:szCs w:val="24"/>
          </w:rPr>
          <w:fldChar w:fldCharType="end"/>
        </w:r>
      </w:hyperlink>
      <w:r w:rsidR="00D72097" w:rsidRPr="009F4FB7">
        <w:rPr>
          <w:rFonts w:cs="Times New Roman"/>
          <w:color w:val="000000" w:themeColor="text1"/>
          <w:szCs w:val="24"/>
        </w:rPr>
        <w:t xml:space="preserve">. They </w:t>
      </w:r>
      <w:r w:rsidR="009444D8" w:rsidRPr="009F4FB7">
        <w:rPr>
          <w:rFonts w:cs="Times New Roman"/>
          <w:color w:val="000000" w:themeColor="text1"/>
          <w:szCs w:val="24"/>
        </w:rPr>
        <w:t>propose</w:t>
      </w:r>
      <w:r w:rsidR="00822534" w:rsidRPr="009F4FB7">
        <w:rPr>
          <w:rFonts w:cs="Times New Roman"/>
          <w:color w:val="000000" w:themeColor="text1"/>
          <w:szCs w:val="24"/>
        </w:rPr>
        <w:t>d</w:t>
      </w:r>
      <w:r w:rsidR="009444D8" w:rsidRPr="009F4FB7">
        <w:rPr>
          <w:rFonts w:cs="Times New Roman"/>
          <w:color w:val="000000" w:themeColor="text1"/>
          <w:szCs w:val="24"/>
        </w:rPr>
        <w:t xml:space="preserve"> to </w:t>
      </w:r>
      <w:r w:rsidR="000D51A4" w:rsidRPr="009F4FB7">
        <w:rPr>
          <w:rFonts w:cs="Times New Roman"/>
          <w:color w:val="000000" w:themeColor="text1"/>
          <w:szCs w:val="24"/>
        </w:rPr>
        <w:t>specify</w:t>
      </w:r>
      <w:r w:rsidR="009444D8" w:rsidRPr="009F4FB7">
        <w:rPr>
          <w:rFonts w:cs="Times New Roman"/>
          <w:color w:val="000000" w:themeColor="text1"/>
          <w:szCs w:val="24"/>
        </w:rPr>
        <w:t xml:space="preserve"> </w:t>
      </w:r>
      <w:r w:rsidR="000D51A4" w:rsidRPr="009F4FB7">
        <w:rPr>
          <w:rFonts w:cs="Times New Roman"/>
          <w:color w:val="000000" w:themeColor="text1"/>
          <w:szCs w:val="24"/>
        </w:rPr>
        <w:t xml:space="preserve">the </w:t>
      </w:r>
      <w:r w:rsidR="009444D8" w:rsidRPr="009F4FB7">
        <w:rPr>
          <w:rFonts w:cs="Times New Roman"/>
          <w:color w:val="000000" w:themeColor="text1"/>
          <w:szCs w:val="24"/>
        </w:rPr>
        <w:t xml:space="preserve">ADL </w:t>
      </w:r>
      <w:r w:rsidR="007D38E4" w:rsidRPr="009F4FB7">
        <w:rPr>
          <w:rFonts w:cs="Times New Roman"/>
          <w:color w:val="000000" w:themeColor="text1"/>
          <w:szCs w:val="24"/>
        </w:rPr>
        <w:t xml:space="preserve">model </w:t>
      </w:r>
      <w:r w:rsidR="009444D8" w:rsidRPr="009F4FB7">
        <w:rPr>
          <w:rFonts w:cs="Times New Roman"/>
          <w:color w:val="000000" w:themeColor="text1"/>
          <w:szCs w:val="24"/>
        </w:rPr>
        <w:t>with</w:t>
      </w:r>
      <w:r w:rsidR="007D38E4" w:rsidRPr="009F4FB7">
        <w:rPr>
          <w:rFonts w:cs="Times New Roman"/>
          <w:color w:val="000000" w:themeColor="text1"/>
          <w:szCs w:val="24"/>
        </w:rPr>
        <w:t xml:space="preserve"> dummy variables for each </w:t>
      </w:r>
      <w:r w:rsidR="009444D8" w:rsidRPr="009F4FB7">
        <w:rPr>
          <w:rFonts w:cs="Times New Roman"/>
          <w:color w:val="000000" w:themeColor="text1"/>
          <w:szCs w:val="24"/>
        </w:rPr>
        <w:t xml:space="preserve">of the </w:t>
      </w:r>
      <w:r w:rsidR="007D38E4" w:rsidRPr="009F4FB7">
        <w:rPr>
          <w:rFonts w:cs="Times New Roman"/>
          <w:color w:val="000000" w:themeColor="text1"/>
          <w:szCs w:val="24"/>
        </w:rPr>
        <w:t>observation</w:t>
      </w:r>
      <w:r w:rsidR="009444D8" w:rsidRPr="009F4FB7">
        <w:rPr>
          <w:rFonts w:cs="Times New Roman"/>
          <w:color w:val="000000" w:themeColor="text1"/>
          <w:szCs w:val="24"/>
        </w:rPr>
        <w:t>s and then recursively simplify the model</w:t>
      </w:r>
      <w:r w:rsidR="007D38E4" w:rsidRPr="009F4FB7">
        <w:rPr>
          <w:rFonts w:cs="Times New Roman"/>
          <w:color w:val="000000" w:themeColor="text1"/>
          <w:szCs w:val="24"/>
        </w:rPr>
        <w:t xml:space="preserve"> </w:t>
      </w:r>
      <w:r w:rsidR="00D72097" w:rsidRPr="009F4FB7">
        <w:rPr>
          <w:rFonts w:cs="Times New Roman"/>
          <w:color w:val="000000" w:themeColor="text1"/>
          <w:szCs w:val="24"/>
        </w:rPr>
        <w:t>with</w:t>
      </w:r>
      <w:r w:rsidR="009444D8" w:rsidRPr="009F4FB7">
        <w:rPr>
          <w:rFonts w:cs="Times New Roman"/>
          <w:color w:val="000000" w:themeColor="text1"/>
          <w:szCs w:val="24"/>
        </w:rPr>
        <w:t xml:space="preserve"> the</w:t>
      </w:r>
      <w:r w:rsidR="007D38E4" w:rsidRPr="009F4FB7">
        <w:rPr>
          <w:rFonts w:cs="Times New Roman"/>
          <w:color w:val="000000" w:themeColor="text1"/>
          <w:szCs w:val="24"/>
        </w:rPr>
        <w:t xml:space="preserve"> </w:t>
      </w:r>
      <w:r w:rsidR="007D38E4" w:rsidRPr="009F4FB7">
        <w:rPr>
          <w:rFonts w:cs="Times New Roman"/>
          <w:i/>
          <w:color w:val="000000" w:themeColor="text1"/>
          <w:szCs w:val="24"/>
        </w:rPr>
        <w:t>Autometrics</w:t>
      </w:r>
      <w:r w:rsidR="007D38E4" w:rsidRPr="009F4FB7">
        <w:rPr>
          <w:rFonts w:cs="Times New Roman"/>
          <w:color w:val="000000" w:themeColor="text1"/>
          <w:szCs w:val="24"/>
        </w:rPr>
        <w:t xml:space="preserve"> </w:t>
      </w:r>
      <w:r w:rsidR="009444D8" w:rsidRPr="009F4FB7">
        <w:rPr>
          <w:rFonts w:cs="Times New Roman"/>
          <w:color w:val="000000" w:themeColor="text1"/>
          <w:szCs w:val="24"/>
        </w:rPr>
        <w:t xml:space="preserve">algorithm </w:t>
      </w:r>
      <w:r w:rsidR="00D72097" w:rsidRPr="009F4FB7">
        <w:rPr>
          <w:rFonts w:cs="Times New Roman"/>
          <w:color w:val="000000" w:themeColor="text1"/>
          <w:szCs w:val="24"/>
        </w:rPr>
        <w:t xml:space="preserve">based on a general-to-specific </w:t>
      </w:r>
      <w:r w:rsidR="00D72097" w:rsidRPr="009F4FB7">
        <w:rPr>
          <w:rFonts w:cs="Times New Roman"/>
          <w:noProof/>
          <w:color w:val="000000" w:themeColor="text1"/>
          <w:szCs w:val="24"/>
        </w:rPr>
        <w:t>modeling</w:t>
      </w:r>
      <w:r w:rsidR="00D72097" w:rsidRPr="009F4FB7">
        <w:rPr>
          <w:rFonts w:cs="Times New Roman"/>
          <w:color w:val="000000" w:themeColor="text1"/>
          <w:szCs w:val="24"/>
        </w:rPr>
        <w:t xml:space="preserve"> strategy. T</w:t>
      </w:r>
      <w:r w:rsidR="007D38E4" w:rsidRPr="009F4FB7">
        <w:rPr>
          <w:rFonts w:cs="Times New Roman"/>
          <w:color w:val="000000" w:themeColor="text1"/>
          <w:szCs w:val="24"/>
        </w:rPr>
        <w:t xml:space="preserve">he </w:t>
      </w:r>
      <w:r w:rsidR="009444D8" w:rsidRPr="009F4FB7">
        <w:rPr>
          <w:rFonts w:cs="Times New Roman"/>
          <w:color w:val="000000" w:themeColor="text1"/>
          <w:szCs w:val="24"/>
        </w:rPr>
        <w:t>final</w:t>
      </w:r>
      <w:r w:rsidR="00093BCE" w:rsidRPr="009F4FB7">
        <w:rPr>
          <w:rFonts w:cs="Times New Roman"/>
          <w:color w:val="000000" w:themeColor="text1"/>
          <w:szCs w:val="24"/>
        </w:rPr>
        <w:t xml:space="preserve"> model usually retains a large number of </w:t>
      </w:r>
      <w:r w:rsidR="00093BCE" w:rsidRPr="009F4FB7">
        <w:rPr>
          <w:rFonts w:cs="Times New Roman"/>
          <w:color w:val="000000" w:themeColor="text1"/>
          <w:szCs w:val="24"/>
        </w:rPr>
        <w:lastRenderedPageBreak/>
        <w:t xml:space="preserve">dummy variables to prevent </w:t>
      </w:r>
      <w:r w:rsidR="000D51A4" w:rsidRPr="009F4FB7">
        <w:rPr>
          <w:rFonts w:cs="Times New Roman"/>
          <w:color w:val="000000" w:themeColor="text1"/>
          <w:szCs w:val="24"/>
        </w:rPr>
        <w:t xml:space="preserve">the model from </w:t>
      </w:r>
      <w:r w:rsidR="00093BCE" w:rsidRPr="009F4FB7">
        <w:rPr>
          <w:rFonts w:cs="Times New Roman"/>
          <w:color w:val="000000" w:themeColor="text1"/>
          <w:szCs w:val="24"/>
        </w:rPr>
        <w:t>structural break</w:t>
      </w:r>
      <w:r w:rsidR="000D51A4" w:rsidRPr="009F4FB7">
        <w:rPr>
          <w:rFonts w:cs="Times New Roman"/>
          <w:color w:val="000000" w:themeColor="text1"/>
          <w:szCs w:val="24"/>
        </w:rPr>
        <w:t>s</w:t>
      </w:r>
      <w:r w:rsidR="00093BCE" w:rsidRPr="009F4FB7">
        <w:rPr>
          <w:rFonts w:cs="Times New Roman"/>
          <w:color w:val="000000" w:themeColor="text1"/>
          <w:szCs w:val="24"/>
        </w:rPr>
        <w:t xml:space="preserve"> and the </w:t>
      </w:r>
      <w:r w:rsidR="000D51A4" w:rsidRPr="009F4FB7">
        <w:rPr>
          <w:rFonts w:cs="Times New Roman"/>
          <w:color w:val="000000" w:themeColor="text1"/>
          <w:szCs w:val="24"/>
        </w:rPr>
        <w:t>potential</w:t>
      </w:r>
      <w:r w:rsidR="00093BCE" w:rsidRPr="009F4FB7">
        <w:rPr>
          <w:rFonts w:cs="Times New Roman"/>
          <w:color w:val="000000" w:themeColor="text1"/>
          <w:szCs w:val="24"/>
        </w:rPr>
        <w:t xml:space="preserve"> forecast bias. </w:t>
      </w:r>
      <w:r w:rsidR="007D38E4" w:rsidRPr="009F4FB7">
        <w:rPr>
          <w:rFonts w:cs="Times New Roman"/>
          <w:color w:val="000000" w:themeColor="text1"/>
          <w:szCs w:val="24"/>
        </w:rPr>
        <w:t>However</w:t>
      </w:r>
      <w:r w:rsidR="009444D8" w:rsidRPr="009F4FB7">
        <w:rPr>
          <w:rFonts w:cs="Times New Roman"/>
          <w:color w:val="000000" w:themeColor="text1"/>
          <w:szCs w:val="24"/>
        </w:rPr>
        <w:t>,</w:t>
      </w:r>
      <w:r w:rsidR="007D38E4" w:rsidRPr="009F4FB7">
        <w:rPr>
          <w:rFonts w:cs="Times New Roman"/>
          <w:color w:val="000000" w:themeColor="text1"/>
          <w:szCs w:val="24"/>
        </w:rPr>
        <w:t xml:space="preserve"> </w:t>
      </w:r>
      <w:r w:rsidR="00F27555" w:rsidRPr="009F4FB7">
        <w:rPr>
          <w:rFonts w:cs="Times New Roman"/>
          <w:color w:val="000000" w:themeColor="text1"/>
          <w:szCs w:val="24"/>
        </w:rPr>
        <w:t>the</w:t>
      </w:r>
      <w:r w:rsidR="00093BCE" w:rsidRPr="009F4FB7">
        <w:rPr>
          <w:rFonts w:cs="Times New Roman"/>
          <w:color w:val="000000" w:themeColor="text1"/>
          <w:szCs w:val="24"/>
        </w:rPr>
        <w:t xml:space="preserve"> method </w:t>
      </w:r>
      <w:r w:rsidR="00F27555" w:rsidRPr="009F4FB7">
        <w:rPr>
          <w:rFonts w:cs="Times New Roman"/>
          <w:color w:val="000000" w:themeColor="text1"/>
          <w:szCs w:val="24"/>
        </w:rPr>
        <w:t>comes with a cost of losing</w:t>
      </w:r>
      <w:r w:rsidR="00093BCE" w:rsidRPr="009F4FB7">
        <w:rPr>
          <w:rFonts w:cs="Times New Roman"/>
          <w:color w:val="000000" w:themeColor="text1"/>
          <w:szCs w:val="24"/>
        </w:rPr>
        <w:t xml:space="preserve"> information by retaining these dummy variables, which makes the forecasting </w:t>
      </w:r>
      <w:r w:rsidR="007D38E4" w:rsidRPr="009F4FB7">
        <w:rPr>
          <w:rFonts w:cs="Times New Roman"/>
          <w:color w:val="000000" w:themeColor="text1"/>
          <w:szCs w:val="24"/>
        </w:rPr>
        <w:t>performance</w:t>
      </w:r>
      <w:r w:rsidR="00EB7B05" w:rsidRPr="009F4FB7">
        <w:rPr>
          <w:rFonts w:cs="Times New Roman"/>
          <w:color w:val="000000" w:themeColor="text1"/>
          <w:szCs w:val="24"/>
        </w:rPr>
        <w:t xml:space="preserve"> </w:t>
      </w:r>
      <w:r w:rsidR="00093BCE" w:rsidRPr="009F4FB7">
        <w:rPr>
          <w:rFonts w:cs="Times New Roman"/>
          <w:color w:val="000000" w:themeColor="text1"/>
          <w:szCs w:val="24"/>
        </w:rPr>
        <w:t>of the method</w:t>
      </w:r>
      <w:r w:rsidR="00EB7B05" w:rsidRPr="009F4FB7">
        <w:rPr>
          <w:rFonts w:cs="Times New Roman"/>
          <w:color w:val="000000" w:themeColor="text1"/>
          <w:szCs w:val="24"/>
        </w:rPr>
        <w:t xml:space="preserve"> an empirical question</w:t>
      </w:r>
      <w:r w:rsidR="00093BCE" w:rsidRPr="009F4FB7">
        <w:rPr>
          <w:rFonts w:cs="Times New Roman"/>
          <w:color w:val="000000" w:themeColor="text1"/>
          <w:szCs w:val="24"/>
        </w:rPr>
        <w:t xml:space="preserve">. </w:t>
      </w:r>
      <w:r w:rsidR="00EB7B05" w:rsidRPr="009F4FB7">
        <w:rPr>
          <w:rFonts w:cs="Times New Roman"/>
          <w:color w:val="000000" w:themeColor="text1"/>
          <w:szCs w:val="24"/>
        </w:rPr>
        <w:t>W</w:t>
      </w:r>
      <w:r w:rsidR="007D38E4" w:rsidRPr="009F4FB7">
        <w:rPr>
          <w:rFonts w:cs="Times New Roman"/>
          <w:color w:val="000000" w:themeColor="text1"/>
          <w:szCs w:val="24"/>
        </w:rPr>
        <w:t xml:space="preserve">e leave </w:t>
      </w:r>
      <w:r w:rsidR="004B7130" w:rsidRPr="009F4FB7">
        <w:rPr>
          <w:rFonts w:cs="Times New Roman"/>
          <w:color w:val="000000" w:themeColor="text1"/>
          <w:szCs w:val="24"/>
        </w:rPr>
        <w:t xml:space="preserve">all these </w:t>
      </w:r>
      <w:r w:rsidR="007A7D01" w:rsidRPr="009F4FB7">
        <w:rPr>
          <w:rFonts w:cs="Times New Roman"/>
          <w:color w:val="000000" w:themeColor="text1"/>
          <w:szCs w:val="24"/>
        </w:rPr>
        <w:t>potential opportunities</w:t>
      </w:r>
      <w:r w:rsidR="00EB7B05" w:rsidRPr="009F4FB7">
        <w:rPr>
          <w:rFonts w:cs="Times New Roman"/>
          <w:color w:val="000000" w:themeColor="text1"/>
          <w:szCs w:val="24"/>
        </w:rPr>
        <w:t xml:space="preserve"> </w:t>
      </w:r>
      <w:r w:rsidR="007D38E4" w:rsidRPr="009F4FB7">
        <w:rPr>
          <w:rFonts w:cs="Times New Roman"/>
          <w:color w:val="000000" w:themeColor="text1"/>
          <w:szCs w:val="24"/>
        </w:rPr>
        <w:t xml:space="preserve">to </w:t>
      </w:r>
      <w:r w:rsidR="00EB7B05" w:rsidRPr="009F4FB7">
        <w:rPr>
          <w:rFonts w:cs="Times New Roman"/>
          <w:color w:val="000000" w:themeColor="text1"/>
          <w:szCs w:val="24"/>
        </w:rPr>
        <w:t xml:space="preserve">the </w:t>
      </w:r>
      <w:r w:rsidR="007D38E4" w:rsidRPr="009F4FB7">
        <w:rPr>
          <w:rFonts w:cs="Times New Roman"/>
          <w:color w:val="000000" w:themeColor="text1"/>
          <w:szCs w:val="24"/>
        </w:rPr>
        <w:t>next</w:t>
      </w:r>
      <w:r w:rsidR="00EB7B05" w:rsidRPr="009F4FB7">
        <w:rPr>
          <w:rFonts w:cs="Times New Roman"/>
          <w:color w:val="000000" w:themeColor="text1"/>
          <w:szCs w:val="24"/>
        </w:rPr>
        <w:t xml:space="preserve"> stage of our</w:t>
      </w:r>
      <w:r w:rsidR="007D38E4" w:rsidRPr="009F4FB7">
        <w:rPr>
          <w:rFonts w:cs="Times New Roman"/>
          <w:color w:val="000000" w:themeColor="text1"/>
          <w:szCs w:val="24"/>
        </w:rPr>
        <w:t xml:space="preserve"> research.</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E117CB" w:rsidRPr="009F4FB7" w:rsidRDefault="0064757A" w:rsidP="00E117CB">
      <w:pPr>
        <w:pStyle w:val="EndNoteBibliography"/>
        <w:rPr>
          <w:color w:val="000000" w:themeColor="text1"/>
        </w:rPr>
      </w:pPr>
      <w:r w:rsidRPr="009F4FB7">
        <w:rPr>
          <w:color w:val="000000" w:themeColor="text1"/>
        </w:rPr>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E117CB" w:rsidRPr="009F4FB7">
        <w:rPr>
          <w:color w:val="000000" w:themeColor="text1"/>
        </w:rPr>
        <w:t xml:space="preserve">Ali, M. and J. Boylan (2011). "Feasibility principles for Downstream Demand Inference in supply chains." </w:t>
      </w:r>
      <w:r w:rsidR="00E117CB" w:rsidRPr="009F4FB7">
        <w:rPr>
          <w:color w:val="000000" w:themeColor="text1"/>
          <w:u w:val="single"/>
        </w:rPr>
        <w:t>Journal of the Operational Research Society</w:t>
      </w:r>
      <w:r w:rsidR="00E117CB" w:rsidRPr="009F4FB7">
        <w:rPr>
          <w:color w:val="000000" w:themeColor="text1"/>
        </w:rPr>
        <w:t xml:space="preserve"> </w:t>
      </w:r>
      <w:r w:rsidR="00E117CB" w:rsidRPr="009F4FB7">
        <w:rPr>
          <w:b/>
          <w:color w:val="000000" w:themeColor="text1"/>
        </w:rPr>
        <w:t>62</w:t>
      </w:r>
      <w:r w:rsidR="00E117CB"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
    </w:p>
    <w:p w:rsidR="00E117CB" w:rsidRPr="009F4FB7" w:rsidRDefault="00E117CB" w:rsidP="00E117CB">
      <w:pPr>
        <w:pStyle w:val="EndNoteBibliography"/>
        <w:rPr>
          <w:color w:val="000000" w:themeColor="text1"/>
        </w:rPr>
      </w:pPr>
      <w:bookmarkStart w:id="5" w:name="_ENREF_2"/>
      <w:r w:rsidRPr="009F4FB7">
        <w:rPr>
          <w:color w:val="000000" w:themeColor="text1"/>
        </w:rPr>
        <w:t xml:space="preserve">Allen, P. G. and R. Fildes (2001). Econometric forecasting. </w:t>
      </w:r>
      <w:r w:rsidRPr="009F4FB7">
        <w:rPr>
          <w:color w:val="000000" w:themeColor="text1"/>
          <w:u w:val="single"/>
        </w:rPr>
        <w:t>Principles of Forecasting: A Handbook for Researchers and Practitioners</w:t>
      </w:r>
      <w:r w:rsidRPr="009F4FB7">
        <w:rPr>
          <w:color w:val="000000" w:themeColor="text1"/>
        </w:rPr>
        <w:t>. J. S. Armstrong. Boston,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
    </w:p>
    <w:p w:rsidR="00E117CB" w:rsidRPr="009F4FB7" w:rsidRDefault="00E117CB" w:rsidP="00E117CB">
      <w:pPr>
        <w:pStyle w:val="EndNoteBibliography"/>
        <w:rPr>
          <w:color w:val="000000" w:themeColor="text1"/>
        </w:rPr>
      </w:pPr>
      <w:bookmarkStart w:id="6" w:name="_ENREF_3"/>
      <w:r w:rsidRPr="009F4FB7">
        <w:rPr>
          <w:color w:val="000000" w:themeColor="text1"/>
        </w:rPr>
        <w:t xml:space="preserve">Andrews, D. W. K. (1993). "Tests for Parameter Instability and Structural Change with Unknown Change Point." </w:t>
      </w:r>
      <w:r w:rsidRPr="009F4FB7">
        <w:rPr>
          <w:color w:val="000000" w:themeColor="text1"/>
          <w:u w:val="single"/>
        </w:rPr>
        <w:t>Econometrica</w:t>
      </w:r>
      <w:r w:rsidRPr="009F4FB7">
        <w:rPr>
          <w:color w:val="000000" w:themeColor="text1"/>
        </w:rPr>
        <w:t xml:space="preserve"> </w:t>
      </w:r>
      <w:r w:rsidRPr="009F4FB7">
        <w:rPr>
          <w:b/>
          <w:color w:val="000000" w:themeColor="text1"/>
        </w:rPr>
        <w:t>61</w:t>
      </w:r>
      <w:r w:rsidRPr="009F4FB7">
        <w:rPr>
          <w:color w:val="000000" w:themeColor="text1"/>
        </w:rPr>
        <w:t>: 825-85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
    </w:p>
    <w:p w:rsidR="00E117CB" w:rsidRPr="009F4FB7" w:rsidRDefault="00E117CB" w:rsidP="00E117CB">
      <w:pPr>
        <w:pStyle w:val="EndNoteBibliography"/>
        <w:rPr>
          <w:color w:val="000000" w:themeColor="text1"/>
        </w:rPr>
      </w:pPr>
      <w:bookmarkStart w:id="7" w:name="_ENREF_4"/>
      <w:r w:rsidRPr="009F4FB7">
        <w:rPr>
          <w:color w:val="000000" w:themeColor="text1"/>
        </w:rPr>
        <w:t xml:space="preserve">Andrews, D. W. K. and W. Ploberger (1994). "Optimal tests when a nuisance parameter is present only under the alternative." </w:t>
      </w:r>
      <w:r w:rsidRPr="009F4FB7">
        <w:rPr>
          <w:color w:val="000000" w:themeColor="text1"/>
          <w:u w:val="single"/>
        </w:rPr>
        <w:t>Econometrica</w:t>
      </w:r>
      <w:r w:rsidRPr="009F4FB7">
        <w:rPr>
          <w:color w:val="000000" w:themeColor="text1"/>
        </w:rPr>
        <w:t xml:space="preserve"> </w:t>
      </w:r>
      <w:r w:rsidRPr="009F4FB7">
        <w:rPr>
          <w:b/>
          <w:color w:val="000000" w:themeColor="text1"/>
        </w:rPr>
        <w:t>62</w:t>
      </w:r>
      <w:r w:rsidRPr="009F4FB7">
        <w:rPr>
          <w:color w:val="000000" w:themeColor="text1"/>
        </w:rPr>
        <w:t>: 1383-141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
    </w:p>
    <w:p w:rsidR="00E117CB" w:rsidRPr="009F4FB7" w:rsidRDefault="00E117CB" w:rsidP="00E117CB">
      <w:pPr>
        <w:pStyle w:val="EndNoteBibliography"/>
        <w:rPr>
          <w:color w:val="000000" w:themeColor="text1"/>
        </w:rPr>
      </w:pPr>
      <w:bookmarkStart w:id="8" w:name="_ENREF_5"/>
      <w:r w:rsidRPr="009F4FB7">
        <w:rPr>
          <w:color w:val="000000" w:themeColor="text1"/>
        </w:rPr>
        <w:t xml:space="preserve">Andrews, R. L., et al. (2008). "Estimating the SCAN*PRO model of store sales: HB, FM or just OLS?" </w:t>
      </w:r>
      <w:r w:rsidRPr="009F4FB7">
        <w:rPr>
          <w:color w:val="000000" w:themeColor="text1"/>
          <w:u w:val="single"/>
        </w:rPr>
        <w:t>international Journal of research in marketing</w:t>
      </w:r>
      <w:r w:rsidRPr="009F4FB7">
        <w:rPr>
          <w:color w:val="000000" w:themeColor="text1"/>
        </w:rPr>
        <w:t xml:space="preserve"> </w:t>
      </w:r>
      <w:r w:rsidRPr="009F4FB7">
        <w:rPr>
          <w:b/>
          <w:color w:val="000000" w:themeColor="text1"/>
        </w:rPr>
        <w:t>25</w:t>
      </w:r>
      <w:r w:rsidRPr="009F4FB7">
        <w:rPr>
          <w:color w:val="000000" w:themeColor="text1"/>
        </w:rPr>
        <w:t>(1): 22-3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
    </w:p>
    <w:p w:rsidR="00E117CB" w:rsidRPr="009F4FB7" w:rsidRDefault="00E117CB" w:rsidP="00E117CB">
      <w:pPr>
        <w:pStyle w:val="EndNoteBibliography"/>
        <w:rPr>
          <w:color w:val="000000" w:themeColor="text1"/>
        </w:rPr>
      </w:pPr>
      <w:bookmarkStart w:id="9" w:name="_ENREF_6"/>
      <w:r w:rsidRPr="009F4FB7">
        <w:rPr>
          <w:color w:val="000000" w:themeColor="text1"/>
        </w:rPr>
        <w:t xml:space="preserve">Ang, A. and G. Bekaert (2002). "Regime Switches in Interest Rate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0</w:t>
      </w:r>
      <w:r w:rsidRPr="009F4FB7">
        <w:rPr>
          <w:color w:val="000000" w:themeColor="text1"/>
        </w:rPr>
        <w:t>(2): 163-18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9"/>
    </w:p>
    <w:p w:rsidR="00E117CB" w:rsidRPr="009F4FB7" w:rsidRDefault="00E117CB" w:rsidP="00E117CB">
      <w:pPr>
        <w:pStyle w:val="EndNoteBibliography"/>
        <w:rPr>
          <w:color w:val="000000" w:themeColor="text1"/>
        </w:rPr>
      </w:pPr>
      <w:bookmarkStart w:id="10" w:name="_ENREF_7"/>
      <w:r w:rsidRPr="009F4FB7">
        <w:rPr>
          <w:color w:val="000000" w:themeColor="text1"/>
        </w:rPr>
        <w:t xml:space="preserve">Arenas, T., et al. (2013). "Analysis of judgmental adjustments in the presence of promotion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2).</w:t>
      </w:r>
    </w:p>
    <w:p w:rsidR="00E117CB" w:rsidRPr="009F4FB7" w:rsidRDefault="00E117CB" w:rsidP="00E117CB">
      <w:pPr>
        <w:pStyle w:val="EndNoteBibliography"/>
        <w:spacing w:after="0"/>
        <w:ind w:left="720" w:hanging="720"/>
        <w:rPr>
          <w:color w:val="000000" w:themeColor="text1"/>
        </w:rPr>
      </w:pPr>
      <w:r w:rsidRPr="009F4FB7">
        <w:rPr>
          <w:color w:val="000000" w:themeColor="text1"/>
        </w:rPr>
        <w:lastRenderedPageBreak/>
        <w:tab/>
      </w:r>
      <w:bookmarkEnd w:id="10"/>
    </w:p>
    <w:p w:rsidR="00E117CB" w:rsidRPr="009F4FB7" w:rsidRDefault="00E117CB" w:rsidP="00E117CB">
      <w:pPr>
        <w:pStyle w:val="EndNoteBibliography"/>
        <w:rPr>
          <w:color w:val="000000" w:themeColor="text1"/>
        </w:rPr>
      </w:pPr>
      <w:bookmarkStart w:id="11" w:name="_ENREF_8"/>
      <w:r w:rsidRPr="009F4FB7">
        <w:rPr>
          <w:color w:val="000000" w:themeColor="text1"/>
        </w:rPr>
        <w:t xml:space="preserve">Armstrong, J. S. (2001). </w:t>
      </w:r>
      <w:r w:rsidRPr="009F4FB7">
        <w:rPr>
          <w:color w:val="000000" w:themeColor="text1"/>
          <w:u w:val="single"/>
        </w:rPr>
        <w:t>Principles of Forecasting: A Handbook for Researchers and Practitioners</w:t>
      </w:r>
      <w:r w:rsidRPr="009F4FB7">
        <w:rPr>
          <w:color w:val="000000" w:themeColor="text1"/>
        </w:rPr>
        <w:t>,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1"/>
    </w:p>
    <w:p w:rsidR="00E117CB" w:rsidRPr="009F4FB7" w:rsidRDefault="00E117CB" w:rsidP="00E117CB">
      <w:pPr>
        <w:pStyle w:val="EndNoteBibliography"/>
        <w:rPr>
          <w:color w:val="000000" w:themeColor="text1"/>
        </w:rPr>
      </w:pPr>
      <w:bookmarkStart w:id="12" w:name="_ENREF_9"/>
      <w:r w:rsidRPr="009F4FB7">
        <w:rPr>
          <w:color w:val="000000" w:themeColor="text1"/>
        </w:rPr>
        <w:t xml:space="preserve">Bai, J. and P. Perron (1998). "Estimating and Testing Linear Models with Multiple Structural Changes." </w:t>
      </w:r>
      <w:r w:rsidRPr="009F4FB7">
        <w:rPr>
          <w:color w:val="000000" w:themeColor="text1"/>
          <w:u w:val="single"/>
        </w:rPr>
        <w:t>Econometrica</w:t>
      </w:r>
      <w:r w:rsidRPr="009F4FB7">
        <w:rPr>
          <w:color w:val="000000" w:themeColor="text1"/>
        </w:rPr>
        <w:t xml:space="preserve"> </w:t>
      </w:r>
      <w:r w:rsidRPr="009F4FB7">
        <w:rPr>
          <w:b/>
          <w:color w:val="000000" w:themeColor="text1"/>
        </w:rPr>
        <w:t>66</w:t>
      </w:r>
      <w:r w:rsidRPr="009F4FB7">
        <w:rPr>
          <w:color w:val="000000" w:themeColor="text1"/>
        </w:rPr>
        <w:t>: 47- 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2"/>
    </w:p>
    <w:p w:rsidR="00E117CB" w:rsidRPr="009F4FB7" w:rsidRDefault="00E117CB" w:rsidP="00E117CB">
      <w:pPr>
        <w:pStyle w:val="EndNoteBibliography"/>
        <w:rPr>
          <w:color w:val="000000" w:themeColor="text1"/>
        </w:rPr>
      </w:pPr>
      <w:bookmarkStart w:id="13" w:name="_ENREF_10"/>
      <w:r w:rsidRPr="009F4FB7">
        <w:rPr>
          <w:color w:val="000000" w:themeColor="text1"/>
        </w:rPr>
        <w:t xml:space="preserve">Bai, J. and P. Perron (2003). "Computation and Analysis of Multiple Structural-Change Models." </w:t>
      </w:r>
      <w:r w:rsidRPr="009F4FB7">
        <w:rPr>
          <w:color w:val="000000" w:themeColor="text1"/>
          <w:u w:val="single"/>
        </w:rPr>
        <w:t>Journal of Applied Econometrics</w:t>
      </w:r>
      <w:r w:rsidRPr="009F4FB7">
        <w:rPr>
          <w:color w:val="000000" w:themeColor="text1"/>
        </w:rPr>
        <w:t xml:space="preserve"> </w:t>
      </w:r>
      <w:r w:rsidRPr="009F4FB7">
        <w:rPr>
          <w:b/>
          <w:color w:val="000000" w:themeColor="text1"/>
        </w:rPr>
        <w:t>18</w:t>
      </w:r>
      <w:r w:rsidRPr="009F4FB7">
        <w:rPr>
          <w:color w:val="000000" w:themeColor="text1"/>
        </w:rPr>
        <w:t>: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3"/>
    </w:p>
    <w:p w:rsidR="00E117CB" w:rsidRPr="009F4FB7" w:rsidRDefault="00E117CB" w:rsidP="00E117CB">
      <w:pPr>
        <w:pStyle w:val="EndNoteBibliography"/>
        <w:rPr>
          <w:color w:val="000000" w:themeColor="text1"/>
        </w:rPr>
      </w:pPr>
      <w:bookmarkStart w:id="14" w:name="_ENREF_11"/>
      <w:r w:rsidRPr="009F4FB7">
        <w:rPr>
          <w:color w:val="000000" w:themeColor="text1"/>
        </w:rPr>
        <w:t xml:space="preserve">Blattberg, R. C., et al. (1995). "How promotions work?" </w:t>
      </w:r>
      <w:r w:rsidRPr="009F4FB7">
        <w:rPr>
          <w:color w:val="000000" w:themeColor="text1"/>
          <w:u w:val="single"/>
        </w:rPr>
        <w:t>Marketing Science</w:t>
      </w:r>
      <w:r w:rsidRPr="009F4FB7">
        <w:rPr>
          <w:color w:val="000000" w:themeColor="text1"/>
        </w:rPr>
        <w:t xml:space="preserve"> </w:t>
      </w:r>
      <w:r w:rsidRPr="009F4FB7">
        <w:rPr>
          <w:b/>
          <w:color w:val="000000" w:themeColor="text1"/>
        </w:rPr>
        <w:t>14</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4"/>
    </w:p>
    <w:p w:rsidR="00E117CB" w:rsidRPr="009F4FB7" w:rsidRDefault="00E117CB" w:rsidP="00E117CB">
      <w:pPr>
        <w:pStyle w:val="EndNoteBibliography"/>
        <w:rPr>
          <w:color w:val="000000" w:themeColor="text1"/>
        </w:rPr>
      </w:pPr>
      <w:bookmarkStart w:id="15" w:name="_ENREF_12"/>
      <w:r w:rsidRPr="009F4FB7">
        <w:rPr>
          <w:color w:val="000000" w:themeColor="text1"/>
        </w:rPr>
        <w:t xml:space="preserve">Bronnenberg, B. J., et al. (2008). "The IRI Marketing Data Set." </w:t>
      </w:r>
      <w:r w:rsidRPr="009F4FB7">
        <w:rPr>
          <w:color w:val="000000" w:themeColor="text1"/>
          <w:u w:val="single"/>
        </w:rPr>
        <w:t>Marketing Science</w:t>
      </w:r>
      <w:r w:rsidRPr="009F4FB7">
        <w:rPr>
          <w:color w:val="000000" w:themeColor="text1"/>
        </w:rPr>
        <w:t xml:space="preserve"> </w:t>
      </w:r>
      <w:r w:rsidRPr="009F4FB7">
        <w:rPr>
          <w:b/>
          <w:color w:val="000000" w:themeColor="text1"/>
        </w:rPr>
        <w:t>27</w:t>
      </w:r>
      <w:r w:rsidRPr="009F4FB7">
        <w:rPr>
          <w:color w:val="000000" w:themeColor="text1"/>
        </w:rPr>
        <w:t>(4): pp. 745–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5"/>
    </w:p>
    <w:p w:rsidR="00E117CB" w:rsidRPr="009F4FB7" w:rsidRDefault="00E117CB" w:rsidP="00E117CB">
      <w:pPr>
        <w:pStyle w:val="EndNoteBibliography"/>
        <w:rPr>
          <w:color w:val="000000" w:themeColor="text1"/>
        </w:rPr>
      </w:pPr>
      <w:bookmarkStart w:id="16" w:name="_ENREF_13"/>
      <w:r w:rsidRPr="009F4FB7">
        <w:rPr>
          <w:color w:val="000000" w:themeColor="text1"/>
        </w:rPr>
        <w:t xml:space="preserve">Bucklin, R. E., et al. (1998). "Determining Segmentation in Sales Response across Consumer Purchase Behavior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5</w:t>
      </w:r>
      <w:r w:rsidRPr="009F4FB7">
        <w:rPr>
          <w:color w:val="000000" w:themeColor="text1"/>
        </w:rPr>
        <w:t>(2): 189-19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6"/>
    </w:p>
    <w:p w:rsidR="00E117CB" w:rsidRPr="009F4FB7" w:rsidRDefault="00E117CB" w:rsidP="00E117CB">
      <w:pPr>
        <w:pStyle w:val="EndNoteBibliography"/>
        <w:rPr>
          <w:color w:val="000000" w:themeColor="text1"/>
        </w:rPr>
      </w:pPr>
      <w:bookmarkStart w:id="17" w:name="_ENREF_14"/>
      <w:r w:rsidRPr="009F4FB7">
        <w:rPr>
          <w:color w:val="000000" w:themeColor="text1"/>
        </w:rPr>
        <w:t xml:space="preserve">Castle, J. L., et al. (2008). "Model Selection when there are Multiple Breaks." </w:t>
      </w:r>
      <w:r w:rsidRPr="009F4FB7">
        <w:rPr>
          <w:color w:val="000000" w:themeColor="text1"/>
          <w:u w:val="single"/>
        </w:rPr>
        <w:t>Working paper No. 407, Economics Department, University of Oxford</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7"/>
    </w:p>
    <w:p w:rsidR="00E117CB" w:rsidRPr="009F4FB7" w:rsidRDefault="00E117CB" w:rsidP="00E117CB">
      <w:pPr>
        <w:pStyle w:val="EndNoteBibliography"/>
        <w:rPr>
          <w:color w:val="000000" w:themeColor="text1"/>
        </w:rPr>
      </w:pPr>
      <w:bookmarkStart w:id="18" w:name="_ENREF_15"/>
      <w:r w:rsidRPr="009F4FB7">
        <w:rPr>
          <w:color w:val="000000" w:themeColor="text1"/>
        </w:rPr>
        <w:t xml:space="preserve">Chevillon, G. (2016). "Multistep forecasting in the presence of location shif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32</w:t>
      </w:r>
      <w:r w:rsidRPr="009F4FB7">
        <w:rPr>
          <w:color w:val="000000" w:themeColor="text1"/>
        </w:rPr>
        <w:t>(1): 121-1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8"/>
    </w:p>
    <w:p w:rsidR="00E117CB" w:rsidRPr="009F4FB7" w:rsidRDefault="00E117CB" w:rsidP="00E117CB">
      <w:pPr>
        <w:pStyle w:val="EndNoteBibliography"/>
        <w:rPr>
          <w:color w:val="000000" w:themeColor="text1"/>
        </w:rPr>
      </w:pPr>
      <w:bookmarkStart w:id="19" w:name="_ENREF_16"/>
      <w:r w:rsidRPr="009F4FB7">
        <w:rPr>
          <w:color w:val="000000" w:themeColor="text1"/>
        </w:rPr>
        <w:t xml:space="preserve">Chow, G. C. (1960). "Tests of Equality Between Sets of Coefficients in Two Linear Regressions." </w:t>
      </w:r>
      <w:r w:rsidRPr="009F4FB7">
        <w:rPr>
          <w:color w:val="000000" w:themeColor="text1"/>
          <w:u w:val="single"/>
        </w:rPr>
        <w:t>Econometrica</w:t>
      </w:r>
      <w:r w:rsidRPr="009F4FB7">
        <w:rPr>
          <w:color w:val="000000" w:themeColor="text1"/>
        </w:rPr>
        <w:t xml:space="preserve"> </w:t>
      </w:r>
      <w:r w:rsidRPr="009F4FB7">
        <w:rPr>
          <w:b/>
          <w:color w:val="000000" w:themeColor="text1"/>
        </w:rPr>
        <w:t>28</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9"/>
    </w:p>
    <w:p w:rsidR="00E117CB" w:rsidRPr="009F4FB7" w:rsidRDefault="00E117CB" w:rsidP="00E117CB">
      <w:pPr>
        <w:pStyle w:val="EndNoteBibliography"/>
        <w:rPr>
          <w:color w:val="000000" w:themeColor="text1"/>
          <w:u w:val="single"/>
        </w:rPr>
      </w:pPr>
      <w:bookmarkStart w:id="20" w:name="_ENREF_17"/>
      <w:r w:rsidRPr="009F4FB7">
        <w:rPr>
          <w:color w:val="000000" w:themeColor="text1"/>
        </w:rPr>
        <w:t xml:space="preserve">Clark, T. E. and M. W. McCracken (2007). Forecasting with Small Macroeconomic VARs in the Presence of Instabilities. </w:t>
      </w:r>
      <w:r w:rsidRPr="009F4FB7">
        <w:rPr>
          <w:color w:val="000000" w:themeColor="text1"/>
          <w:u w:val="single"/>
        </w:rPr>
        <w:t>Finance and Economics Discussion Series</w:t>
      </w:r>
    </w:p>
    <w:p w:rsidR="00E117CB" w:rsidRPr="009F4FB7" w:rsidRDefault="00E117CB" w:rsidP="00E117CB">
      <w:pPr>
        <w:pStyle w:val="EndNoteBibliography"/>
        <w:ind w:left="720" w:hanging="720"/>
        <w:rPr>
          <w:color w:val="000000" w:themeColor="text1"/>
        </w:rPr>
      </w:pPr>
      <w:r w:rsidRPr="009F4FB7">
        <w:rPr>
          <w:color w:val="000000" w:themeColor="text1"/>
        </w:rPr>
        <w:t>Divisions of Research &amp; Statistics and Monetary Affairs</w:t>
      </w:r>
    </w:p>
    <w:p w:rsidR="00E117CB" w:rsidRPr="009F4FB7" w:rsidRDefault="00E117CB" w:rsidP="00E117CB">
      <w:pPr>
        <w:pStyle w:val="EndNoteBibliography"/>
        <w:ind w:left="720" w:hanging="720"/>
        <w:rPr>
          <w:color w:val="000000" w:themeColor="text1"/>
        </w:rPr>
      </w:pPr>
      <w:r w:rsidRPr="009F4FB7">
        <w:rPr>
          <w:color w:val="000000" w:themeColor="text1"/>
        </w:rPr>
        <w:t>Federal Reserve Board, Washington, D.C.</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0"/>
    </w:p>
    <w:p w:rsidR="00E117CB" w:rsidRPr="009F4FB7" w:rsidRDefault="00E117CB" w:rsidP="00E117CB">
      <w:pPr>
        <w:pStyle w:val="EndNoteBibliography"/>
        <w:rPr>
          <w:color w:val="000000" w:themeColor="text1"/>
        </w:rPr>
      </w:pPr>
      <w:bookmarkStart w:id="21" w:name="_ENREF_18"/>
      <w:r w:rsidRPr="009F4FB7">
        <w:rPr>
          <w:color w:val="000000" w:themeColor="text1"/>
        </w:rPr>
        <w:t xml:space="preserve">Clemen, R. T. (1989). "Combining forecasts: A review and annotated bibliograph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5</w:t>
      </w:r>
      <w:r w:rsidRPr="009F4FB7">
        <w:rPr>
          <w:color w:val="000000" w:themeColor="text1"/>
        </w:rPr>
        <w:t>(4): 559-58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1"/>
    </w:p>
    <w:p w:rsidR="00E117CB" w:rsidRPr="009F4FB7" w:rsidRDefault="00E117CB" w:rsidP="00E117CB">
      <w:pPr>
        <w:pStyle w:val="EndNoteBibliography"/>
        <w:rPr>
          <w:color w:val="000000" w:themeColor="text1"/>
        </w:rPr>
      </w:pPr>
      <w:bookmarkStart w:id="22" w:name="_ENREF_19"/>
      <w:r w:rsidRPr="009F4FB7">
        <w:rPr>
          <w:color w:val="000000" w:themeColor="text1"/>
        </w:rPr>
        <w:t xml:space="preserve">Clements, M. and D. Hendry (1998). </w:t>
      </w:r>
      <w:r w:rsidRPr="009F4FB7">
        <w:rPr>
          <w:color w:val="000000" w:themeColor="text1"/>
          <w:u w:val="single"/>
        </w:rPr>
        <w:t>Forecasting Economic Time Series</w:t>
      </w:r>
      <w:r w:rsidRPr="009F4FB7">
        <w:rPr>
          <w:color w:val="000000" w:themeColor="text1"/>
        </w:rPr>
        <w:t>, Cambridge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2"/>
    </w:p>
    <w:p w:rsidR="00E117CB" w:rsidRPr="009F4FB7" w:rsidRDefault="00E117CB" w:rsidP="00E117CB">
      <w:pPr>
        <w:pStyle w:val="EndNoteBibliography"/>
        <w:rPr>
          <w:color w:val="000000" w:themeColor="text1"/>
        </w:rPr>
      </w:pPr>
      <w:bookmarkStart w:id="23" w:name="_ENREF_20"/>
      <w:r w:rsidRPr="009F4FB7">
        <w:rPr>
          <w:color w:val="000000" w:themeColor="text1"/>
        </w:rPr>
        <w:lastRenderedPageBreak/>
        <w:t xml:space="preserve">Clements, M. B. and D. F. Hendry (1994). Towards a theory of economic forecasting. </w:t>
      </w:r>
      <w:r w:rsidRPr="009F4FB7">
        <w:rPr>
          <w:color w:val="000000" w:themeColor="text1"/>
          <w:u w:val="single"/>
        </w:rPr>
        <w:t>Nonstationary Time Series Analysis and Cointegration</w:t>
      </w:r>
      <w:r w:rsidRPr="009F4FB7">
        <w:rPr>
          <w:color w:val="000000" w:themeColor="text1"/>
        </w:rPr>
        <w:t>. C. P. Hargreaves,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3"/>
    </w:p>
    <w:p w:rsidR="00E117CB" w:rsidRPr="009F4FB7" w:rsidRDefault="00E117CB" w:rsidP="00E117CB">
      <w:pPr>
        <w:pStyle w:val="EndNoteBibliography"/>
        <w:rPr>
          <w:color w:val="000000" w:themeColor="text1"/>
        </w:rPr>
      </w:pPr>
      <w:bookmarkStart w:id="24" w:name="_ENREF_21"/>
      <w:r w:rsidRPr="009F4FB7">
        <w:rPr>
          <w:color w:val="000000" w:themeColor="text1"/>
        </w:rPr>
        <w:t xml:space="preserve">Clements, M. P. and D. F. Hendry (1999). </w:t>
      </w:r>
      <w:r w:rsidRPr="009F4FB7">
        <w:rPr>
          <w:color w:val="000000" w:themeColor="text1"/>
          <w:u w:val="single"/>
        </w:rPr>
        <w:t>Forecasting non-stationary economic time series</w:t>
      </w:r>
      <w:r w:rsidRPr="009F4FB7">
        <w:rPr>
          <w:color w:val="000000" w:themeColor="text1"/>
        </w:rPr>
        <w:t>. London, The MIT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4"/>
    </w:p>
    <w:p w:rsidR="00E117CB" w:rsidRPr="009F4FB7" w:rsidRDefault="00E117CB" w:rsidP="00E117CB">
      <w:pPr>
        <w:pStyle w:val="EndNoteBibliography"/>
        <w:rPr>
          <w:color w:val="000000" w:themeColor="text1"/>
        </w:rPr>
      </w:pPr>
      <w:bookmarkStart w:id="25" w:name="_ENREF_22"/>
      <w:r w:rsidRPr="009F4FB7">
        <w:rPr>
          <w:color w:val="000000" w:themeColor="text1"/>
        </w:rPr>
        <w:t xml:space="preserve">Cooper, J. P. and C. R. Nelson (1975). "The Ex Ante Prediction Performance of the St. Louis and FRB-MIT-PENN Econometric Models and Some Results on Composite Predictors." </w:t>
      </w:r>
      <w:r w:rsidRPr="009F4FB7">
        <w:rPr>
          <w:color w:val="000000" w:themeColor="text1"/>
          <w:u w:val="single"/>
        </w:rPr>
        <w:t>Journal of Money, Credit and Banking</w:t>
      </w:r>
      <w:r w:rsidRPr="009F4FB7">
        <w:rPr>
          <w:color w:val="000000" w:themeColor="text1"/>
        </w:rPr>
        <w:t xml:space="preserve"> </w:t>
      </w:r>
      <w:r w:rsidRPr="009F4FB7">
        <w:rPr>
          <w:b/>
          <w:color w:val="000000" w:themeColor="text1"/>
        </w:rPr>
        <w:t>7</w:t>
      </w:r>
      <w:r w:rsidRPr="009F4FB7">
        <w:rPr>
          <w:color w:val="000000" w:themeColor="text1"/>
        </w:rPr>
        <w:t>(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5"/>
    </w:p>
    <w:p w:rsidR="00E117CB" w:rsidRPr="009F4FB7" w:rsidRDefault="00E117CB" w:rsidP="00E117CB">
      <w:pPr>
        <w:pStyle w:val="EndNoteBibliography"/>
        <w:rPr>
          <w:color w:val="000000" w:themeColor="text1"/>
        </w:rPr>
      </w:pPr>
      <w:bookmarkStart w:id="26" w:name="_ENREF_23"/>
      <w:r w:rsidRPr="009F4FB7">
        <w:rPr>
          <w:color w:val="000000" w:themeColor="text1"/>
        </w:rPr>
        <w:t xml:space="preserve">Cooper, L. G., et al. (1999). "Promocast": a New Forecasting Method for Promotion Planning." </w:t>
      </w:r>
      <w:r w:rsidRPr="009F4FB7">
        <w:rPr>
          <w:color w:val="000000" w:themeColor="text1"/>
          <w:u w:val="single"/>
        </w:rPr>
        <w:t>Marketing Science</w:t>
      </w:r>
      <w:r w:rsidRPr="009F4FB7">
        <w:rPr>
          <w:color w:val="000000" w:themeColor="text1"/>
        </w:rPr>
        <w:t xml:space="preserve"> </w:t>
      </w:r>
      <w:r w:rsidRPr="009F4FB7">
        <w:rPr>
          <w:b/>
          <w:color w:val="000000" w:themeColor="text1"/>
        </w:rPr>
        <w:t>18</w:t>
      </w:r>
      <w:r w:rsidRPr="009F4FB7">
        <w:rPr>
          <w:color w:val="000000" w:themeColor="text1"/>
        </w:rPr>
        <w:t>(3): 301-3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6"/>
    </w:p>
    <w:p w:rsidR="00E117CB" w:rsidRPr="009F4FB7" w:rsidRDefault="00E117CB" w:rsidP="00E117CB">
      <w:pPr>
        <w:pStyle w:val="EndNoteBibliography"/>
        <w:rPr>
          <w:color w:val="000000" w:themeColor="text1"/>
        </w:rPr>
      </w:pPr>
      <w:bookmarkStart w:id="27" w:name="_ENREF_24"/>
      <w:r w:rsidRPr="009F4FB7">
        <w:rPr>
          <w:color w:val="000000" w:themeColor="text1"/>
        </w:rPr>
        <w:t xml:space="preserve">Cooper, L. G. and G. Giuffrida (2000). "Turning Datamining into a Management Science Tool: New Algorithms and Empirical Results." </w:t>
      </w:r>
      <w:r w:rsidRPr="009F4FB7">
        <w:rPr>
          <w:color w:val="000000" w:themeColor="text1"/>
          <w:u w:val="single"/>
        </w:rPr>
        <w:t>Management Science</w:t>
      </w:r>
      <w:r w:rsidRPr="009F4FB7">
        <w:rPr>
          <w:color w:val="000000" w:themeColor="text1"/>
        </w:rPr>
        <w:t xml:space="preserve"> </w:t>
      </w:r>
      <w:r w:rsidRPr="009F4FB7">
        <w:rPr>
          <w:b/>
          <w:color w:val="000000" w:themeColor="text1"/>
        </w:rPr>
        <w:t>46</w:t>
      </w:r>
      <w:r w:rsidRPr="009F4FB7">
        <w:rPr>
          <w:color w:val="000000" w:themeColor="text1"/>
        </w:rPr>
        <w:t>(2): 24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7"/>
    </w:p>
    <w:p w:rsidR="00E117CB" w:rsidRPr="009F4FB7" w:rsidRDefault="00E117CB" w:rsidP="00E117CB">
      <w:pPr>
        <w:pStyle w:val="EndNoteBibliography"/>
        <w:rPr>
          <w:color w:val="000000" w:themeColor="text1"/>
        </w:rPr>
      </w:pPr>
      <w:bookmarkStart w:id="28" w:name="_ENREF_25"/>
      <w:r w:rsidRPr="009F4FB7">
        <w:rPr>
          <w:color w:val="000000" w:themeColor="text1"/>
        </w:rPr>
        <w:t xml:space="preserve">Corsten, D. and T. Gruen (2003). "Desperately seeking shelf availability: an examination of the extent, the causes, and the efforts to address retail out-of-stocks." </w:t>
      </w:r>
      <w:r w:rsidRPr="009F4FB7">
        <w:rPr>
          <w:color w:val="000000" w:themeColor="text1"/>
          <w:u w:val="single"/>
        </w:rPr>
        <w:t>International Journal of Retail &amp; Distribution Management</w:t>
      </w:r>
      <w:r w:rsidRPr="009F4FB7">
        <w:rPr>
          <w:color w:val="000000" w:themeColor="text1"/>
        </w:rPr>
        <w:t xml:space="preserve"> </w:t>
      </w:r>
      <w:r w:rsidRPr="009F4FB7">
        <w:rPr>
          <w:b/>
          <w:color w:val="000000" w:themeColor="text1"/>
        </w:rPr>
        <w:t>31</w:t>
      </w:r>
      <w:r w:rsidRPr="009F4FB7">
        <w:rPr>
          <w:color w:val="000000" w:themeColor="text1"/>
        </w:rPr>
        <w:t>(1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8"/>
    </w:p>
    <w:p w:rsidR="00E117CB" w:rsidRPr="009F4FB7" w:rsidRDefault="00E117CB" w:rsidP="00E117CB">
      <w:pPr>
        <w:pStyle w:val="EndNoteBibliography"/>
        <w:rPr>
          <w:color w:val="000000" w:themeColor="text1"/>
        </w:rPr>
      </w:pPr>
      <w:bookmarkStart w:id="29" w:name="_ENREF_26"/>
      <w:r w:rsidRPr="009F4FB7">
        <w:rPr>
          <w:color w:val="000000" w:themeColor="text1"/>
        </w:rPr>
        <w:t xml:space="preserve">Davydenko, A. and R. Fildes (2013). "Measuring forecasting accuracy: the case of judgmental adjustments to SKU-level demand forecas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9"/>
    </w:p>
    <w:p w:rsidR="00E117CB" w:rsidRPr="009F4FB7" w:rsidRDefault="00E117CB" w:rsidP="00E117CB">
      <w:pPr>
        <w:pStyle w:val="EndNoteBibliography"/>
        <w:rPr>
          <w:color w:val="000000" w:themeColor="text1"/>
        </w:rPr>
      </w:pPr>
      <w:bookmarkStart w:id="30" w:name="_ENREF_27"/>
      <w:r w:rsidRPr="009F4FB7">
        <w:rPr>
          <w:color w:val="000000" w:themeColor="text1"/>
        </w:rPr>
        <w:t xml:space="preserve">Dekimpe, M., et al. (1999). "Long-run effects of price promotions in scanner marke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61-2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0"/>
    </w:p>
    <w:p w:rsidR="00E117CB" w:rsidRPr="009F4FB7" w:rsidRDefault="00E117CB" w:rsidP="00E117CB">
      <w:pPr>
        <w:pStyle w:val="EndNoteBibliography"/>
        <w:rPr>
          <w:color w:val="000000" w:themeColor="text1"/>
        </w:rPr>
      </w:pPr>
      <w:bookmarkStart w:id="31" w:name="_ENREF_28"/>
      <w:r w:rsidRPr="009F4FB7">
        <w:rPr>
          <w:color w:val="000000" w:themeColor="text1"/>
        </w:rPr>
        <w:t xml:space="preserve">Dekker, M., et al. (2004). "How to use aggregation and combined forecasting to improve seasonal demand forecasts." </w:t>
      </w:r>
      <w:r w:rsidRPr="009F4FB7">
        <w:rPr>
          <w:color w:val="000000" w:themeColor="text1"/>
          <w:u w:val="single"/>
        </w:rPr>
        <w:t>International Journal of Production Economics</w:t>
      </w:r>
      <w:r w:rsidRPr="009F4FB7">
        <w:rPr>
          <w:color w:val="000000" w:themeColor="text1"/>
        </w:rPr>
        <w:t xml:space="preserve"> </w:t>
      </w:r>
      <w:r w:rsidRPr="009F4FB7">
        <w:rPr>
          <w:b/>
          <w:color w:val="000000" w:themeColor="text1"/>
        </w:rPr>
        <w:t>90</w:t>
      </w:r>
      <w:r w:rsidRPr="009F4FB7">
        <w:rPr>
          <w:color w:val="000000" w:themeColor="text1"/>
        </w:rPr>
        <w:t>(2): 151-16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1"/>
    </w:p>
    <w:p w:rsidR="00E117CB" w:rsidRPr="009F4FB7" w:rsidRDefault="00E117CB" w:rsidP="00E117CB">
      <w:pPr>
        <w:pStyle w:val="EndNoteBibliography"/>
        <w:rPr>
          <w:color w:val="000000" w:themeColor="text1"/>
        </w:rPr>
      </w:pPr>
      <w:bookmarkStart w:id="32" w:name="_ENREF_29"/>
      <w:r w:rsidRPr="009F4FB7">
        <w:rPr>
          <w:color w:val="000000" w:themeColor="text1"/>
        </w:rPr>
        <w:t>Fan, J. and J. Lv (2008). "Sure independence screening for ultrahigh dimensional feature space (with discussion)."</w:t>
      </w:r>
      <w:r w:rsidRPr="009F4FB7">
        <w:rPr>
          <w:color w:val="000000" w:themeColor="text1"/>
          <w:u w:val="single"/>
        </w:rPr>
        <w:t xml:space="preserve"> Journal of Royal Statistical Society</w:t>
      </w:r>
      <w:r w:rsidRPr="009F4FB7">
        <w:rPr>
          <w:color w:val="000000" w:themeColor="text1"/>
        </w:rPr>
        <w:t xml:space="preserve"> </w:t>
      </w:r>
      <w:r w:rsidRPr="009F4FB7">
        <w:rPr>
          <w:b/>
          <w:color w:val="000000" w:themeColor="text1"/>
        </w:rPr>
        <w:t>70</w:t>
      </w:r>
      <w:r w:rsidRPr="009F4FB7">
        <w:rPr>
          <w:color w:val="000000" w:themeColor="text1"/>
        </w:rPr>
        <w:t>(Series B): 849–91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2"/>
    </w:p>
    <w:p w:rsidR="00E117CB" w:rsidRPr="009F4FB7" w:rsidRDefault="00E117CB" w:rsidP="00E117CB">
      <w:pPr>
        <w:pStyle w:val="EndNoteBibliography"/>
        <w:rPr>
          <w:color w:val="000000" w:themeColor="text1"/>
        </w:rPr>
      </w:pPr>
      <w:bookmarkStart w:id="33" w:name="_ENREF_30"/>
      <w:r w:rsidRPr="009F4FB7">
        <w:rPr>
          <w:color w:val="000000" w:themeColor="text1"/>
        </w:rPr>
        <w:t xml:space="preserve">Fildes, R. and P. Goodwin (2007). "Fine judgements: do organizations follow best practice when applying management judgement to forecasting?" </w:t>
      </w:r>
      <w:r w:rsidRPr="009F4FB7">
        <w:rPr>
          <w:color w:val="000000" w:themeColor="text1"/>
          <w:u w:val="single"/>
        </w:rPr>
        <w:t>Interfaces</w:t>
      </w:r>
      <w:r w:rsidRPr="009F4FB7">
        <w:rPr>
          <w:color w:val="000000" w:themeColor="text1"/>
        </w:rPr>
        <w:t xml:space="preserve"> </w:t>
      </w:r>
      <w:r w:rsidRPr="009F4FB7">
        <w:rPr>
          <w:b/>
          <w:color w:val="000000" w:themeColor="text1"/>
        </w:rPr>
        <w:t>37</w:t>
      </w:r>
      <w:r w:rsidRPr="009F4FB7">
        <w:rPr>
          <w:color w:val="000000" w:themeColor="text1"/>
        </w:rPr>
        <w:t>: 570-57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3"/>
    </w:p>
    <w:p w:rsidR="00E117CB" w:rsidRPr="009F4FB7" w:rsidRDefault="00E117CB" w:rsidP="00E117CB">
      <w:pPr>
        <w:pStyle w:val="EndNoteBibliography"/>
        <w:rPr>
          <w:color w:val="000000" w:themeColor="text1"/>
        </w:rPr>
      </w:pPr>
      <w:bookmarkStart w:id="34" w:name="_ENREF_31"/>
      <w:r w:rsidRPr="009F4FB7">
        <w:rPr>
          <w:color w:val="000000" w:themeColor="text1"/>
        </w:rPr>
        <w:t xml:space="preserve">Fildes, R., et al. (2009). "Effective forecasting and judgmental adjustments: an empirical evaluation and strategies for improvement in supply-chain planning."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1): 3-2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4"/>
    </w:p>
    <w:p w:rsidR="00E117CB" w:rsidRPr="009F4FB7" w:rsidRDefault="00E117CB" w:rsidP="00E117CB">
      <w:pPr>
        <w:pStyle w:val="EndNoteBibliography"/>
        <w:rPr>
          <w:color w:val="000000" w:themeColor="text1"/>
        </w:rPr>
      </w:pPr>
      <w:bookmarkStart w:id="35" w:name="_ENREF_32"/>
      <w:r w:rsidRPr="009F4FB7">
        <w:rPr>
          <w:color w:val="000000" w:themeColor="text1"/>
        </w:rPr>
        <w:lastRenderedPageBreak/>
        <w:t xml:space="preserve">Fildes, R., et al. (2008). "Forecasting and operational research: A review." </w:t>
      </w:r>
      <w:r w:rsidRPr="009F4FB7">
        <w:rPr>
          <w:color w:val="000000" w:themeColor="text1"/>
          <w:u w:val="single"/>
        </w:rPr>
        <w:t>Journal of the Operational Research Society</w:t>
      </w:r>
      <w:r w:rsidRPr="009F4FB7">
        <w:rPr>
          <w:color w:val="000000" w:themeColor="text1"/>
        </w:rPr>
        <w:t xml:space="preserve"> </w:t>
      </w:r>
      <w:r w:rsidRPr="009F4FB7">
        <w:rPr>
          <w:b/>
          <w:color w:val="000000" w:themeColor="text1"/>
        </w:rPr>
        <w:t>59</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5"/>
    </w:p>
    <w:p w:rsidR="00E117CB" w:rsidRPr="009F4FB7" w:rsidRDefault="00E117CB" w:rsidP="00E117CB">
      <w:pPr>
        <w:pStyle w:val="EndNoteBibliography"/>
        <w:rPr>
          <w:color w:val="000000" w:themeColor="text1"/>
        </w:rPr>
      </w:pPr>
      <w:bookmarkStart w:id="36" w:name="_ENREF_33"/>
      <w:r w:rsidRPr="009F4FB7">
        <w:rPr>
          <w:color w:val="000000" w:themeColor="text1"/>
        </w:rPr>
        <w:t xml:space="preserve">Fildes, R. and H. Stekler (2002). "The state of macroeconomic forecasting." </w:t>
      </w:r>
      <w:r w:rsidRPr="009F4FB7">
        <w:rPr>
          <w:color w:val="000000" w:themeColor="text1"/>
          <w:u w:val="single"/>
        </w:rPr>
        <w:t>Journal of Macroeconomics</w:t>
      </w:r>
      <w:r w:rsidRPr="009F4FB7">
        <w:rPr>
          <w:color w:val="000000" w:themeColor="text1"/>
        </w:rPr>
        <w:t xml:space="preserve"> </w:t>
      </w:r>
      <w:r w:rsidRPr="009F4FB7">
        <w:rPr>
          <w:b/>
          <w:color w:val="000000" w:themeColor="text1"/>
        </w:rPr>
        <w:t>24</w:t>
      </w:r>
      <w:r w:rsidRPr="009F4FB7">
        <w:rPr>
          <w:color w:val="000000" w:themeColor="text1"/>
        </w:rPr>
        <w:t>(4): 435-4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6"/>
    </w:p>
    <w:p w:rsidR="00E117CB" w:rsidRPr="009F4FB7" w:rsidRDefault="00E117CB" w:rsidP="00E117CB">
      <w:pPr>
        <w:pStyle w:val="EndNoteBibliography"/>
        <w:rPr>
          <w:color w:val="000000" w:themeColor="text1"/>
        </w:rPr>
      </w:pPr>
      <w:bookmarkStart w:id="37" w:name="_ENREF_34"/>
      <w:r w:rsidRPr="009F4FB7">
        <w:rPr>
          <w:color w:val="000000" w:themeColor="text1"/>
        </w:rPr>
        <w:t xml:space="preserve">Foekens, E. W., et al. (1999). "Varying parameter models to accommodate dynamic promotion effec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49-2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7"/>
    </w:p>
    <w:p w:rsidR="00E117CB" w:rsidRPr="009F4FB7" w:rsidRDefault="00E117CB" w:rsidP="00E117CB">
      <w:pPr>
        <w:pStyle w:val="EndNoteBibliography"/>
        <w:rPr>
          <w:color w:val="000000" w:themeColor="text1"/>
        </w:rPr>
      </w:pPr>
      <w:bookmarkStart w:id="38" w:name="_ENREF_35"/>
      <w:r w:rsidRPr="009F4FB7">
        <w:rPr>
          <w:color w:val="000000" w:themeColor="text1"/>
        </w:rPr>
        <w:t xml:space="preserve">Goodwin, P. (2002). "Integrating management judgment and statistical methods to improve short-term forecasts." </w:t>
      </w:r>
      <w:r w:rsidRPr="009F4FB7">
        <w:rPr>
          <w:color w:val="000000" w:themeColor="text1"/>
          <w:u w:val="single"/>
        </w:rPr>
        <w:t>Omega</w:t>
      </w:r>
      <w:r w:rsidRPr="009F4FB7">
        <w:rPr>
          <w:color w:val="000000" w:themeColor="text1"/>
        </w:rPr>
        <w:t xml:space="preserve"> </w:t>
      </w:r>
      <w:r w:rsidRPr="009F4FB7">
        <w:rPr>
          <w:b/>
          <w:color w:val="000000" w:themeColor="text1"/>
        </w:rPr>
        <w:t>30</w:t>
      </w:r>
      <w:r w:rsidRPr="009F4FB7">
        <w:rPr>
          <w:color w:val="000000" w:themeColor="text1"/>
        </w:rPr>
        <w:t>(2): 127-13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8"/>
    </w:p>
    <w:p w:rsidR="00E117CB" w:rsidRPr="009F4FB7" w:rsidRDefault="00E117CB" w:rsidP="00E117CB">
      <w:pPr>
        <w:pStyle w:val="EndNoteBibliography"/>
        <w:rPr>
          <w:color w:val="000000" w:themeColor="text1"/>
        </w:rPr>
      </w:pPr>
      <w:bookmarkStart w:id="39" w:name="_ENREF_36"/>
      <w:r w:rsidRPr="009F4FB7">
        <w:rPr>
          <w:color w:val="000000" w:themeColor="text1"/>
        </w:rPr>
        <w:t xml:space="preserve">Gür Ali, Ö., et al. (2009). "SKU demand forecasting in the presence of promotions." </w:t>
      </w:r>
      <w:r w:rsidRPr="009F4FB7">
        <w:rPr>
          <w:color w:val="000000" w:themeColor="text1"/>
          <w:u w:val="single"/>
        </w:rPr>
        <w:t>Expert Systems with Applications</w:t>
      </w:r>
      <w:r w:rsidRPr="009F4FB7">
        <w:rPr>
          <w:color w:val="000000" w:themeColor="text1"/>
        </w:rPr>
        <w:t xml:space="preserve"> </w:t>
      </w:r>
      <w:r w:rsidRPr="009F4FB7">
        <w:rPr>
          <w:b/>
          <w:color w:val="000000" w:themeColor="text1"/>
        </w:rPr>
        <w:t>36</w:t>
      </w:r>
      <w:r w:rsidRPr="009F4FB7">
        <w:rPr>
          <w:color w:val="000000" w:themeColor="text1"/>
        </w:rPr>
        <w:t>(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9"/>
    </w:p>
    <w:p w:rsidR="00E117CB" w:rsidRPr="009F4FB7" w:rsidRDefault="00E117CB" w:rsidP="00E117CB">
      <w:pPr>
        <w:pStyle w:val="EndNoteBibliography"/>
        <w:rPr>
          <w:color w:val="000000" w:themeColor="text1"/>
        </w:rPr>
      </w:pPr>
      <w:bookmarkStart w:id="40" w:name="_ENREF_37"/>
      <w:r w:rsidRPr="009F4FB7">
        <w:rPr>
          <w:color w:val="000000" w:themeColor="text1"/>
        </w:rPr>
        <w:t xml:space="preserve">Hendry, D. F. (1995). </w:t>
      </w:r>
      <w:r w:rsidRPr="009F4FB7">
        <w:rPr>
          <w:color w:val="000000" w:themeColor="text1"/>
          <w:u w:val="single"/>
        </w:rPr>
        <w:t>Dynamic Econometrics: Advanced Texts in Econometrics</w:t>
      </w:r>
      <w:r w:rsidRPr="009F4FB7">
        <w:rPr>
          <w:color w:val="000000" w:themeColor="text1"/>
        </w:rPr>
        <w:t>. Oxford, UK,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0"/>
    </w:p>
    <w:p w:rsidR="00E117CB" w:rsidRPr="009F4FB7" w:rsidRDefault="00E117CB" w:rsidP="00E117CB">
      <w:pPr>
        <w:pStyle w:val="EndNoteBibliography"/>
        <w:rPr>
          <w:color w:val="000000" w:themeColor="text1"/>
        </w:rPr>
      </w:pPr>
      <w:bookmarkStart w:id="41" w:name="_ENREF_38"/>
      <w:r w:rsidRPr="009F4FB7">
        <w:rPr>
          <w:color w:val="000000" w:themeColor="text1"/>
        </w:rPr>
        <w:t xml:space="preserve">Hendry, D. F. and H.-M. Krolzig (2001). </w:t>
      </w:r>
      <w:r w:rsidRPr="009F4FB7">
        <w:rPr>
          <w:color w:val="000000" w:themeColor="text1"/>
          <w:u w:val="single"/>
        </w:rPr>
        <w:t>Automatic Econometric Model Selection using PcGets</w:t>
      </w:r>
      <w:r w:rsidRPr="009F4FB7">
        <w:rPr>
          <w:color w:val="000000" w:themeColor="text1"/>
        </w:rPr>
        <w:t>. London, Timberlake Consultants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1"/>
    </w:p>
    <w:p w:rsidR="00E117CB" w:rsidRPr="009F4FB7" w:rsidRDefault="00E117CB" w:rsidP="00E117CB">
      <w:pPr>
        <w:pStyle w:val="EndNoteBibliography"/>
        <w:rPr>
          <w:color w:val="000000" w:themeColor="text1"/>
        </w:rPr>
      </w:pPr>
      <w:bookmarkStart w:id="42" w:name="_ENREF_39"/>
      <w:r w:rsidRPr="009F4FB7">
        <w:rPr>
          <w:color w:val="000000" w:themeColor="text1"/>
        </w:rPr>
        <w:t xml:space="preserve">Houston, F. S. and D. L. Weiss (1975). "CUMULATIVE ADVERTISING EFFECTS: THE ROLE OF SERIAL CORRELATION*." </w:t>
      </w:r>
      <w:r w:rsidRPr="009F4FB7">
        <w:rPr>
          <w:color w:val="000000" w:themeColor="text1"/>
          <w:u w:val="single"/>
        </w:rPr>
        <w:t>Decision Sciences</w:t>
      </w:r>
      <w:r w:rsidRPr="009F4FB7">
        <w:rPr>
          <w:color w:val="000000" w:themeColor="text1"/>
        </w:rPr>
        <w:t xml:space="preserve"> </w:t>
      </w:r>
      <w:r w:rsidRPr="009F4FB7">
        <w:rPr>
          <w:b/>
          <w:color w:val="000000" w:themeColor="text1"/>
        </w:rPr>
        <w:t>6</w:t>
      </w:r>
      <w:r w:rsidRPr="009F4FB7">
        <w:rPr>
          <w:color w:val="000000" w:themeColor="text1"/>
        </w:rPr>
        <w:t>(3): 471-4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2"/>
    </w:p>
    <w:p w:rsidR="00E117CB" w:rsidRPr="009F4FB7" w:rsidRDefault="00E117CB" w:rsidP="00E117CB">
      <w:pPr>
        <w:pStyle w:val="EndNoteBibliography"/>
        <w:rPr>
          <w:color w:val="000000" w:themeColor="text1"/>
        </w:rPr>
      </w:pPr>
      <w:bookmarkStart w:id="43" w:name="_ENREF_40"/>
      <w:r w:rsidRPr="009F4FB7">
        <w:rPr>
          <w:color w:val="000000" w:themeColor="text1"/>
        </w:rPr>
        <w:t xml:space="preserve">Huang, T., et al. (2014). "The value of competitive information in forecasting FMCG retail product sales and the variable selection problem."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2): 738-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3"/>
    </w:p>
    <w:p w:rsidR="00E117CB" w:rsidRPr="009F4FB7" w:rsidRDefault="00E117CB" w:rsidP="00E117CB">
      <w:pPr>
        <w:pStyle w:val="EndNoteBibliography"/>
        <w:rPr>
          <w:color w:val="000000" w:themeColor="text1"/>
        </w:rPr>
      </w:pPr>
      <w:bookmarkStart w:id="44" w:name="_ENREF_41"/>
      <w:r w:rsidRPr="009F4FB7">
        <w:rPr>
          <w:color w:val="000000" w:themeColor="text1"/>
        </w:rPr>
        <w:t xml:space="preserve">Hyndman, R. J. and A. B. Koehler (2006). "Another look at measures of forecast accurac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2</w:t>
      </w:r>
      <w:r w:rsidRPr="009F4FB7">
        <w:rPr>
          <w:color w:val="000000" w:themeColor="text1"/>
        </w:rPr>
        <w:t>: 679-6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4"/>
    </w:p>
    <w:p w:rsidR="00E117CB" w:rsidRPr="009F4FB7" w:rsidRDefault="00E117CB" w:rsidP="00E117CB">
      <w:pPr>
        <w:pStyle w:val="EndNoteBibliography"/>
        <w:rPr>
          <w:color w:val="000000" w:themeColor="text1"/>
        </w:rPr>
      </w:pPr>
      <w:bookmarkStart w:id="45" w:name="_ENREF_42"/>
      <w:r w:rsidRPr="009F4FB7">
        <w:rPr>
          <w:color w:val="000000" w:themeColor="text1"/>
        </w:rPr>
        <w:t xml:space="preserve">Jose, V. R. R. and R. L. Winkler (2008). "Simple robust averages of forecasts: Some empirical resul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4</w:t>
      </w:r>
      <w:r w:rsidRPr="009F4FB7">
        <w:rPr>
          <w:color w:val="000000" w:themeColor="text1"/>
        </w:rPr>
        <w:t>(1): 163-16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5"/>
    </w:p>
    <w:p w:rsidR="00E117CB" w:rsidRPr="009F4FB7" w:rsidRDefault="00E117CB" w:rsidP="00E117CB">
      <w:pPr>
        <w:pStyle w:val="EndNoteBibliography"/>
        <w:rPr>
          <w:color w:val="000000" w:themeColor="text1"/>
        </w:rPr>
      </w:pPr>
      <w:bookmarkStart w:id="46" w:name="_ENREF_43"/>
      <w:r w:rsidRPr="009F4FB7">
        <w:rPr>
          <w:color w:val="000000" w:themeColor="text1"/>
        </w:rPr>
        <w:t xml:space="preserve">Little, J. D. C. (1966). "A Model of Adaptive Control of Promotional Spending." </w:t>
      </w:r>
      <w:r w:rsidRPr="009F4FB7">
        <w:rPr>
          <w:color w:val="000000" w:themeColor="text1"/>
          <w:u w:val="single"/>
        </w:rPr>
        <w:t>Operations research</w:t>
      </w:r>
      <w:r w:rsidRPr="009F4FB7">
        <w:rPr>
          <w:color w:val="000000" w:themeColor="text1"/>
        </w:rPr>
        <w:t xml:space="preserve"> </w:t>
      </w:r>
      <w:r w:rsidRPr="009F4FB7">
        <w:rPr>
          <w:b/>
          <w:color w:val="000000" w:themeColor="text1"/>
        </w:rPr>
        <w:t>14</w:t>
      </w:r>
      <w:r w:rsidRPr="009F4FB7">
        <w:rPr>
          <w:color w:val="000000" w:themeColor="text1"/>
        </w:rPr>
        <w:t>(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6"/>
    </w:p>
    <w:p w:rsidR="00E117CB" w:rsidRPr="009F4FB7" w:rsidRDefault="00E117CB" w:rsidP="00E117CB">
      <w:pPr>
        <w:pStyle w:val="EndNoteBibliography"/>
        <w:rPr>
          <w:color w:val="000000" w:themeColor="text1"/>
        </w:rPr>
      </w:pPr>
      <w:bookmarkStart w:id="47" w:name="_ENREF_44"/>
      <w:r w:rsidRPr="009F4FB7">
        <w:rPr>
          <w:color w:val="000000" w:themeColor="text1"/>
        </w:rPr>
        <w:t>Loeb, W. (2015). "Unrelenting Competition: The Biggest Retail Story of 2015." 20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7"/>
    </w:p>
    <w:p w:rsidR="00E117CB" w:rsidRPr="009F4FB7" w:rsidRDefault="00E117CB" w:rsidP="00E117CB">
      <w:pPr>
        <w:pStyle w:val="EndNoteBibliography"/>
        <w:rPr>
          <w:color w:val="000000" w:themeColor="text1"/>
        </w:rPr>
      </w:pPr>
      <w:bookmarkStart w:id="48" w:name="_ENREF_45"/>
      <w:r w:rsidRPr="009F4FB7">
        <w:rPr>
          <w:color w:val="000000" w:themeColor="text1"/>
        </w:rPr>
        <w:lastRenderedPageBreak/>
        <w:t xml:space="preserve">Ma, S., et al. (2016). "Demand forecasting with high dimensional data: The case of SKU retail sales forecasting with intra- and inter-category promotional information."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49</w:t>
      </w:r>
      <w:r w:rsidRPr="009F4FB7">
        <w:rPr>
          <w:color w:val="000000" w:themeColor="text1"/>
        </w:rPr>
        <w:t>(1): 245-25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8"/>
    </w:p>
    <w:p w:rsidR="00E117CB" w:rsidRPr="009F4FB7" w:rsidRDefault="00E117CB" w:rsidP="00E117CB">
      <w:pPr>
        <w:pStyle w:val="EndNoteBibliography"/>
        <w:rPr>
          <w:color w:val="000000" w:themeColor="text1"/>
        </w:rPr>
      </w:pPr>
      <w:bookmarkStart w:id="49" w:name="_ENREF_46"/>
      <w:r w:rsidRPr="009F4FB7">
        <w:rPr>
          <w:color w:val="000000" w:themeColor="text1"/>
        </w:rPr>
        <w:t xml:space="preserve">Mace, S. and S. A. Neslin (2004). "The determinants of pre- and postpromotion dips in sales of frequently purchased good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I</w:t>
      </w:r>
      <w:r w:rsidRPr="009F4FB7">
        <w:rPr>
          <w:color w:val="000000" w:themeColor="text1"/>
        </w:rPr>
        <w:t>: 339-35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9"/>
    </w:p>
    <w:p w:rsidR="00E117CB" w:rsidRPr="009F4FB7" w:rsidRDefault="00E117CB" w:rsidP="00E117CB">
      <w:pPr>
        <w:pStyle w:val="EndNoteBibliography"/>
        <w:rPr>
          <w:color w:val="000000" w:themeColor="text1"/>
        </w:rPr>
      </w:pPr>
      <w:bookmarkStart w:id="50" w:name="_ENREF_47"/>
      <w:r w:rsidRPr="009F4FB7">
        <w:rPr>
          <w:color w:val="000000" w:themeColor="text1"/>
        </w:rPr>
        <w:t xml:space="preserve">Mahajan, V., et al. (1980). "Feedback Approaches to Modeling Structural Shifts in Market Response." </w:t>
      </w:r>
      <w:r w:rsidRPr="009F4FB7">
        <w:rPr>
          <w:color w:val="000000" w:themeColor="text1"/>
          <w:u w:val="single"/>
        </w:rPr>
        <w:t>Journal of Marketing</w:t>
      </w:r>
      <w:r w:rsidRPr="009F4FB7">
        <w:rPr>
          <w:color w:val="000000" w:themeColor="text1"/>
        </w:rPr>
        <w:t xml:space="preserve"> </w:t>
      </w:r>
      <w:r w:rsidRPr="009F4FB7">
        <w:rPr>
          <w:b/>
          <w:color w:val="000000" w:themeColor="text1"/>
        </w:rPr>
        <w:t>44</w:t>
      </w:r>
      <w:r w:rsidRPr="009F4FB7">
        <w:rPr>
          <w:color w:val="000000" w:themeColor="text1"/>
        </w:rPr>
        <w:t>: 71-8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0"/>
    </w:p>
    <w:p w:rsidR="00E117CB" w:rsidRPr="009F4FB7" w:rsidRDefault="00E117CB" w:rsidP="00E117CB">
      <w:pPr>
        <w:pStyle w:val="EndNoteBibliography"/>
        <w:rPr>
          <w:color w:val="000000" w:themeColor="text1"/>
        </w:rPr>
      </w:pPr>
      <w:bookmarkStart w:id="51" w:name="_ENREF_48"/>
      <w:r w:rsidRPr="009F4FB7">
        <w:rPr>
          <w:color w:val="000000" w:themeColor="text1"/>
        </w:rPr>
        <w:t xml:space="preserve">Martin, R. and S. Kolassa (2009). </w:t>
      </w:r>
      <w:r w:rsidRPr="009F4FB7">
        <w:rPr>
          <w:color w:val="000000" w:themeColor="text1"/>
          <w:u w:val="single"/>
        </w:rPr>
        <w:t>Challenges of Automated Forecasting in Retail</w:t>
      </w:r>
      <w:r w:rsidRPr="009F4FB7">
        <w:rPr>
          <w:color w:val="000000" w:themeColor="text1"/>
        </w:rPr>
        <w:t>. International Symposium on Forecasting, Hong Kong.</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1"/>
    </w:p>
    <w:p w:rsidR="00E117CB" w:rsidRPr="009F4FB7" w:rsidRDefault="00E117CB" w:rsidP="00E117CB">
      <w:pPr>
        <w:pStyle w:val="EndNoteBibliography"/>
        <w:rPr>
          <w:color w:val="000000" w:themeColor="text1"/>
        </w:rPr>
      </w:pPr>
      <w:bookmarkStart w:id="52" w:name="_ENREF_49"/>
      <w:r w:rsidRPr="009F4FB7">
        <w:rPr>
          <w:color w:val="000000" w:themeColor="text1"/>
        </w:rPr>
        <w:t xml:space="preserve">Meeran, S., et al. (2017). "When do changes in consumer preferences make forecasts from choice-based conjoint models unreliable?"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58</w:t>
      </w:r>
      <w:r w:rsidRPr="009F4FB7">
        <w:rPr>
          <w:color w:val="000000" w:themeColor="text1"/>
        </w:rPr>
        <w:t>(2): 512-52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2"/>
    </w:p>
    <w:p w:rsidR="00E117CB" w:rsidRPr="009F4FB7" w:rsidRDefault="00E117CB" w:rsidP="00E117CB">
      <w:pPr>
        <w:pStyle w:val="EndNoteBibliography"/>
        <w:rPr>
          <w:color w:val="000000" w:themeColor="text1"/>
        </w:rPr>
      </w:pPr>
      <w:bookmarkStart w:id="53" w:name="_ENREF_50"/>
      <w:r w:rsidRPr="009F4FB7">
        <w:rPr>
          <w:color w:val="000000" w:themeColor="text1"/>
        </w:rPr>
        <w:t xml:space="preserve">Moinpour, R., et al. (1976). "Time Changes in Perception: A Longitudinal Application of Multidimensional Scaling."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13</w:t>
      </w:r>
      <w:r w:rsidRPr="009F4FB7">
        <w:rPr>
          <w:color w:val="000000" w:themeColor="text1"/>
        </w:rPr>
        <w:t>(3): 245-25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3"/>
    </w:p>
    <w:p w:rsidR="00E117CB" w:rsidRPr="009F4FB7" w:rsidRDefault="00E117CB" w:rsidP="00E117CB">
      <w:pPr>
        <w:pStyle w:val="EndNoteBibliography"/>
        <w:rPr>
          <w:color w:val="000000" w:themeColor="text1"/>
        </w:rPr>
      </w:pPr>
      <w:bookmarkStart w:id="54" w:name="_ENREF_51"/>
      <w:r w:rsidRPr="009F4FB7">
        <w:rPr>
          <w:color w:val="000000" w:themeColor="text1"/>
        </w:rPr>
        <w:t xml:space="preserve">Monroe, K. B. and J. P. Guiltinan (1975). "A Path-Analytic Exploration of Retail Patronage Influences." </w:t>
      </w:r>
      <w:r w:rsidRPr="009F4FB7">
        <w:rPr>
          <w:color w:val="000000" w:themeColor="text1"/>
          <w:u w:val="single"/>
        </w:rPr>
        <w:t>The Journal of Consumer Research</w:t>
      </w:r>
      <w:r w:rsidRPr="009F4FB7">
        <w:rPr>
          <w:color w:val="000000" w:themeColor="text1"/>
        </w:rPr>
        <w:t xml:space="preserve"> </w:t>
      </w:r>
      <w:r w:rsidRPr="009F4FB7">
        <w:rPr>
          <w:b/>
          <w:color w:val="000000" w:themeColor="text1"/>
        </w:rPr>
        <w:t>2</w:t>
      </w:r>
      <w:r w:rsidRPr="009F4FB7">
        <w:rPr>
          <w:color w:val="000000" w:themeColor="text1"/>
        </w:rPr>
        <w:t>(1): 19-2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4"/>
    </w:p>
    <w:p w:rsidR="00E117CB" w:rsidRPr="009F4FB7" w:rsidRDefault="00E117CB" w:rsidP="00E117CB">
      <w:pPr>
        <w:pStyle w:val="EndNoteBibliography"/>
        <w:rPr>
          <w:color w:val="000000" w:themeColor="text1"/>
        </w:rPr>
      </w:pPr>
      <w:bookmarkStart w:id="55" w:name="_ENREF_52"/>
      <w:r w:rsidRPr="009F4FB7">
        <w:rPr>
          <w:color w:val="000000" w:themeColor="text1"/>
        </w:rPr>
        <w:t xml:space="preserve">Morrison, D. G. (1966). "Interpurchase  Time  and  Brand Loyalty."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5"/>
    </w:p>
    <w:p w:rsidR="00E117CB" w:rsidRPr="009F4FB7" w:rsidRDefault="00E117CB" w:rsidP="00E117CB">
      <w:pPr>
        <w:pStyle w:val="EndNoteBibliography"/>
        <w:rPr>
          <w:color w:val="000000" w:themeColor="text1"/>
        </w:rPr>
      </w:pPr>
      <w:bookmarkStart w:id="56" w:name="_ENREF_53"/>
      <w:r w:rsidRPr="009F4FB7">
        <w:rPr>
          <w:color w:val="000000" w:themeColor="text1"/>
        </w:rPr>
        <w:t xml:space="preserve">Muellbauer, J. (1994). "The Assessment: Consumer Expenditure." </w:t>
      </w:r>
      <w:r w:rsidRPr="009F4FB7">
        <w:rPr>
          <w:color w:val="000000" w:themeColor="text1"/>
          <w:u w:val="single"/>
        </w:rPr>
        <w:t>Oxford Review of Economic Policy</w:t>
      </w:r>
      <w:r w:rsidRPr="009F4FB7">
        <w:rPr>
          <w:color w:val="000000" w:themeColor="text1"/>
        </w:rPr>
        <w:t xml:space="preserve"> </w:t>
      </w:r>
      <w:r w:rsidRPr="009F4FB7">
        <w:rPr>
          <w:b/>
          <w:color w:val="000000" w:themeColor="text1"/>
        </w:rPr>
        <w:t>10</w:t>
      </w:r>
      <w:r w:rsidRPr="009F4FB7">
        <w:rPr>
          <w:color w:val="000000" w:themeColor="text1"/>
        </w:rPr>
        <w:t>(2): 1-4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6"/>
    </w:p>
    <w:p w:rsidR="00E117CB" w:rsidRPr="009F4FB7" w:rsidRDefault="00E117CB" w:rsidP="00E117CB">
      <w:pPr>
        <w:pStyle w:val="EndNoteBibliography"/>
        <w:rPr>
          <w:color w:val="000000" w:themeColor="text1"/>
        </w:rPr>
      </w:pPr>
      <w:bookmarkStart w:id="57" w:name="_ENREF_54"/>
      <w:r w:rsidRPr="009F4FB7">
        <w:rPr>
          <w:color w:val="000000" w:themeColor="text1"/>
        </w:rPr>
        <w:t xml:space="preserve">Myers, J. G. (1971). "The Sensitivity of Dynamic Time-Path Typolog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8</w:t>
      </w:r>
      <w:r w:rsidRPr="009F4FB7">
        <w:rPr>
          <w:color w:val="000000" w:themeColor="text1"/>
        </w:rPr>
        <w:t>(4): 472-47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7"/>
    </w:p>
    <w:p w:rsidR="00E117CB" w:rsidRPr="009F4FB7" w:rsidRDefault="00E117CB" w:rsidP="00E117CB">
      <w:pPr>
        <w:pStyle w:val="EndNoteBibliography"/>
        <w:rPr>
          <w:color w:val="000000" w:themeColor="text1"/>
        </w:rPr>
      </w:pPr>
      <w:bookmarkStart w:id="58" w:name="_ENREF_55"/>
      <w:r w:rsidRPr="009F4FB7">
        <w:rPr>
          <w:color w:val="000000" w:themeColor="text1"/>
        </w:rPr>
        <w:t xml:space="preserve">Myers, J. G. and F. M. Nicosia (1970). "Time-Path Types: From Static to Dynamic Typologies." </w:t>
      </w:r>
      <w:r w:rsidRPr="009F4FB7">
        <w:rPr>
          <w:color w:val="000000" w:themeColor="text1"/>
          <w:u w:val="single"/>
        </w:rPr>
        <w:t>Management Science</w:t>
      </w:r>
      <w:r w:rsidRPr="009F4FB7">
        <w:rPr>
          <w:color w:val="000000" w:themeColor="text1"/>
        </w:rPr>
        <w:t xml:space="preserve"> </w:t>
      </w:r>
      <w:r w:rsidRPr="009F4FB7">
        <w:rPr>
          <w:b/>
          <w:color w:val="000000" w:themeColor="text1"/>
        </w:rPr>
        <w:t>16</w:t>
      </w:r>
      <w:r w:rsidRPr="009F4FB7">
        <w:rPr>
          <w:color w:val="000000" w:themeColor="text1"/>
        </w:rPr>
        <w:t>(10): B584-B59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8"/>
    </w:p>
    <w:p w:rsidR="00E117CB" w:rsidRPr="009F4FB7" w:rsidRDefault="00E117CB" w:rsidP="00E117CB">
      <w:pPr>
        <w:pStyle w:val="EndNoteBibliography"/>
        <w:rPr>
          <w:color w:val="000000" w:themeColor="text1"/>
        </w:rPr>
      </w:pPr>
      <w:bookmarkStart w:id="59" w:name="_ENREF_56"/>
      <w:r w:rsidRPr="009F4FB7">
        <w:rPr>
          <w:color w:val="000000" w:themeColor="text1"/>
        </w:rPr>
        <w:t xml:space="preserve">Nijs, V. R., et al. (2001). "The Category-Demand Effects of Price Promotions." </w:t>
      </w:r>
      <w:r w:rsidRPr="009F4FB7">
        <w:rPr>
          <w:color w:val="000000" w:themeColor="text1"/>
          <w:u w:val="single"/>
        </w:rPr>
        <w:t>Marketing Science</w:t>
      </w:r>
      <w:r w:rsidRPr="009F4FB7">
        <w:rPr>
          <w:color w:val="000000" w:themeColor="text1"/>
        </w:rPr>
        <w:t xml:space="preserve"> </w:t>
      </w:r>
      <w:r w:rsidRPr="009F4FB7">
        <w:rPr>
          <w:b/>
          <w:color w:val="000000" w:themeColor="text1"/>
        </w:rPr>
        <w:t>20</w:t>
      </w:r>
      <w:r w:rsidRPr="009F4FB7">
        <w:rPr>
          <w:color w:val="000000" w:themeColor="text1"/>
        </w:rPr>
        <w:t>(1):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9"/>
    </w:p>
    <w:p w:rsidR="00E117CB" w:rsidRPr="009F4FB7" w:rsidRDefault="00E117CB" w:rsidP="00E117CB">
      <w:pPr>
        <w:pStyle w:val="EndNoteBibliography"/>
        <w:rPr>
          <w:color w:val="000000" w:themeColor="text1"/>
        </w:rPr>
      </w:pPr>
      <w:bookmarkStart w:id="60" w:name="_ENREF_57"/>
      <w:r w:rsidRPr="009F4FB7">
        <w:rPr>
          <w:color w:val="000000" w:themeColor="text1"/>
        </w:rPr>
        <w:t xml:space="preserve">Nikolopoulos, K. (2010). "Forecasting with quantitative methods: the impact of special events in time series." </w:t>
      </w:r>
      <w:r w:rsidRPr="009F4FB7">
        <w:rPr>
          <w:color w:val="000000" w:themeColor="text1"/>
          <w:u w:val="single"/>
        </w:rPr>
        <w:t>Applied Economics</w:t>
      </w:r>
      <w:r w:rsidRPr="009F4FB7">
        <w:rPr>
          <w:color w:val="000000" w:themeColor="text1"/>
        </w:rPr>
        <w:t xml:space="preserve"> </w:t>
      </w:r>
      <w:r w:rsidRPr="009F4FB7">
        <w:rPr>
          <w:b/>
          <w:color w:val="000000" w:themeColor="text1"/>
        </w:rPr>
        <w:t>42</w:t>
      </w:r>
      <w:r w:rsidRPr="009F4FB7">
        <w:rPr>
          <w:color w:val="000000" w:themeColor="text1"/>
        </w:rPr>
        <w:t>: 947-95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0"/>
    </w:p>
    <w:p w:rsidR="00E117CB" w:rsidRPr="009F4FB7" w:rsidRDefault="00E117CB" w:rsidP="00E117CB">
      <w:pPr>
        <w:pStyle w:val="EndNoteBibliography"/>
        <w:rPr>
          <w:color w:val="000000" w:themeColor="text1"/>
        </w:rPr>
      </w:pPr>
      <w:bookmarkStart w:id="61" w:name="_ENREF_58"/>
      <w:r w:rsidRPr="009F4FB7">
        <w:rPr>
          <w:color w:val="000000" w:themeColor="text1"/>
        </w:rPr>
        <w:lastRenderedPageBreak/>
        <w:t xml:space="preserve">OrderDynamics (2015). Retailers and the Ghost Economy: The Haunting of Returns. </w:t>
      </w:r>
      <w:hyperlink r:id="rId25" w:history="1">
        <w:r w:rsidRPr="009F4FB7">
          <w:rPr>
            <w:rStyle w:val="Hyperlink"/>
            <w:color w:val="000000" w:themeColor="text1"/>
          </w:rPr>
          <w:t>http://engage.dynamicaction.com/WS-2015-06-IHL-Ghost-Economy-Haunting-of-Returns-AR_LP.html</w:t>
        </w:r>
      </w:hyperlink>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1"/>
    </w:p>
    <w:p w:rsidR="00E117CB" w:rsidRPr="009F4FB7" w:rsidRDefault="00E117CB" w:rsidP="00E117CB">
      <w:pPr>
        <w:pStyle w:val="EndNoteBibliography"/>
        <w:rPr>
          <w:color w:val="000000" w:themeColor="text1"/>
        </w:rPr>
      </w:pPr>
      <w:bookmarkStart w:id="62" w:name="_ENREF_59"/>
      <w:r w:rsidRPr="009F4FB7">
        <w:rPr>
          <w:color w:val="000000" w:themeColor="text1"/>
        </w:rPr>
        <w:t xml:space="preserve">Perez-Quiros, G. and A. Timmermann (2000). "Firm Size and Cyclical Variations in Stock Returns." </w:t>
      </w:r>
      <w:r w:rsidRPr="009F4FB7">
        <w:rPr>
          <w:color w:val="000000" w:themeColor="text1"/>
          <w:u w:val="single"/>
        </w:rPr>
        <w:t>The Journal of Finance</w:t>
      </w:r>
      <w:r w:rsidRPr="009F4FB7">
        <w:rPr>
          <w:color w:val="000000" w:themeColor="text1"/>
        </w:rPr>
        <w:t xml:space="preserve"> </w:t>
      </w:r>
      <w:r w:rsidRPr="009F4FB7">
        <w:rPr>
          <w:b/>
          <w:color w:val="000000" w:themeColor="text1"/>
        </w:rPr>
        <w:t>55</w:t>
      </w:r>
      <w:r w:rsidRPr="009F4FB7">
        <w:rPr>
          <w:color w:val="000000" w:themeColor="text1"/>
        </w:rPr>
        <w:t>(3): 1229-126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2"/>
    </w:p>
    <w:p w:rsidR="00E117CB" w:rsidRPr="009F4FB7" w:rsidRDefault="00E117CB" w:rsidP="00E117CB">
      <w:pPr>
        <w:pStyle w:val="EndNoteBibliography"/>
        <w:rPr>
          <w:color w:val="000000" w:themeColor="text1"/>
        </w:rPr>
      </w:pPr>
      <w:bookmarkStart w:id="63" w:name="_ENREF_60"/>
      <w:r w:rsidRPr="009F4FB7">
        <w:rPr>
          <w:color w:val="000000" w:themeColor="text1"/>
        </w:rPr>
        <w:t xml:space="preserve">Pesaran, H. M. and A. Timmermann (2007). "Selection of estimation window in the presence of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37</w:t>
      </w:r>
      <w:r w:rsidRPr="009F4FB7">
        <w:rPr>
          <w:color w:val="000000" w:themeColor="text1"/>
        </w:rPr>
        <w:t>: 134-16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3"/>
    </w:p>
    <w:p w:rsidR="00E117CB" w:rsidRPr="009F4FB7" w:rsidRDefault="00E117CB" w:rsidP="00E117CB">
      <w:pPr>
        <w:pStyle w:val="EndNoteBibliography"/>
        <w:rPr>
          <w:color w:val="000000" w:themeColor="text1"/>
        </w:rPr>
      </w:pPr>
      <w:bookmarkStart w:id="64" w:name="_ENREF_61"/>
      <w:r w:rsidRPr="009F4FB7">
        <w:rPr>
          <w:color w:val="000000" w:themeColor="text1"/>
        </w:rPr>
        <w:t xml:space="preserve">Pesaran, M. H. and A. Pick (2011). "Forecast Combination Across Estimation Window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9</w:t>
      </w:r>
      <w:r w:rsidRPr="009F4FB7">
        <w:rPr>
          <w:color w:val="000000" w:themeColor="text1"/>
        </w:rPr>
        <w:t>(2): 307-31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4"/>
    </w:p>
    <w:p w:rsidR="00E117CB" w:rsidRPr="009F4FB7" w:rsidRDefault="00E117CB" w:rsidP="00E117CB">
      <w:pPr>
        <w:pStyle w:val="EndNoteBibliography"/>
        <w:rPr>
          <w:color w:val="000000" w:themeColor="text1"/>
        </w:rPr>
      </w:pPr>
      <w:bookmarkStart w:id="65" w:name="_ENREF_62"/>
      <w:r w:rsidRPr="009F4FB7">
        <w:rPr>
          <w:color w:val="000000" w:themeColor="text1"/>
        </w:rPr>
        <w:t xml:space="preserve">Pesaran, M. H., et al. (2009). "Forecasting Economic and Financial Variables with Global VAR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 642-67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5"/>
    </w:p>
    <w:p w:rsidR="00E117CB" w:rsidRPr="009F4FB7" w:rsidRDefault="00E117CB" w:rsidP="00E117CB">
      <w:pPr>
        <w:pStyle w:val="EndNoteBibliography"/>
        <w:rPr>
          <w:color w:val="000000" w:themeColor="text1"/>
        </w:rPr>
      </w:pPr>
      <w:bookmarkStart w:id="66" w:name="_ENREF_63"/>
      <w:r w:rsidRPr="009F4FB7">
        <w:rPr>
          <w:color w:val="000000" w:themeColor="text1"/>
        </w:rPr>
        <w:t xml:space="preserve">Pesaran, M. H. and A. Timmermann (2002). "Market timing and return prediction under model instability." </w:t>
      </w:r>
      <w:r w:rsidRPr="009F4FB7">
        <w:rPr>
          <w:color w:val="000000" w:themeColor="text1"/>
          <w:u w:val="single"/>
        </w:rPr>
        <w:t>Journal of Empirical Finance</w:t>
      </w:r>
      <w:r w:rsidRPr="009F4FB7">
        <w:rPr>
          <w:color w:val="000000" w:themeColor="text1"/>
        </w:rPr>
        <w:t xml:space="preserve"> </w:t>
      </w:r>
      <w:r w:rsidRPr="009F4FB7">
        <w:rPr>
          <w:b/>
          <w:color w:val="000000" w:themeColor="text1"/>
        </w:rPr>
        <w:t>9</w:t>
      </w:r>
      <w:r w:rsidRPr="009F4FB7">
        <w:rPr>
          <w:color w:val="000000" w:themeColor="text1"/>
        </w:rPr>
        <w:t>(5): 495-5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6"/>
    </w:p>
    <w:p w:rsidR="00E117CB" w:rsidRPr="009F4FB7" w:rsidRDefault="00E117CB" w:rsidP="00E117CB">
      <w:pPr>
        <w:pStyle w:val="EndNoteBibliography"/>
        <w:rPr>
          <w:color w:val="000000" w:themeColor="text1"/>
        </w:rPr>
      </w:pPr>
      <w:bookmarkStart w:id="67" w:name="_ENREF_64"/>
      <w:r w:rsidRPr="009F4FB7">
        <w:rPr>
          <w:color w:val="000000" w:themeColor="text1"/>
        </w:rPr>
        <w:t xml:space="preserve">Pesaran, M. H. and A. Timmermann (2005). "Small sample properties of forecasts from autoregressive models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29</w:t>
      </w:r>
      <w:r w:rsidRPr="009F4FB7">
        <w:rPr>
          <w:color w:val="000000" w:themeColor="text1"/>
        </w:rPr>
        <w:t>(1-2): 183-21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7"/>
    </w:p>
    <w:p w:rsidR="00E117CB" w:rsidRPr="009F4FB7" w:rsidRDefault="00E117CB" w:rsidP="00E117CB">
      <w:pPr>
        <w:pStyle w:val="EndNoteBibliography"/>
        <w:rPr>
          <w:color w:val="000000" w:themeColor="text1"/>
        </w:rPr>
      </w:pPr>
      <w:bookmarkStart w:id="68" w:name="_ENREF_65"/>
      <w:r w:rsidRPr="009F4FB7">
        <w:rPr>
          <w:color w:val="000000" w:themeColor="text1"/>
        </w:rPr>
        <w:t xml:space="preserve">Petropoulos, F., et al. (2014). "‘Horses for Courses’ in demand forecasting."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1): 152-16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8"/>
    </w:p>
    <w:p w:rsidR="00E117CB" w:rsidRPr="009F4FB7" w:rsidRDefault="00E117CB" w:rsidP="00E117CB">
      <w:pPr>
        <w:pStyle w:val="EndNoteBibliography"/>
        <w:rPr>
          <w:color w:val="000000" w:themeColor="text1"/>
        </w:rPr>
      </w:pPr>
      <w:bookmarkStart w:id="69" w:name="_ENREF_66"/>
      <w:r w:rsidRPr="009F4FB7">
        <w:rPr>
          <w:color w:val="000000" w:themeColor="text1"/>
        </w:rPr>
        <w:t xml:space="preserve">Pettenuzzo, D. and A. Timmermann (2011). "Predictability of stock returns and asset allocation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64</w:t>
      </w:r>
      <w:r w:rsidRPr="009F4FB7">
        <w:rPr>
          <w:color w:val="000000" w:themeColor="text1"/>
        </w:rPr>
        <w:t>(1): 60-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9"/>
    </w:p>
    <w:p w:rsidR="00E117CB" w:rsidRPr="009F4FB7" w:rsidRDefault="00E117CB" w:rsidP="00E117CB">
      <w:pPr>
        <w:pStyle w:val="EndNoteBibliography"/>
        <w:rPr>
          <w:color w:val="000000" w:themeColor="text1"/>
        </w:rPr>
      </w:pPr>
      <w:bookmarkStart w:id="70" w:name="_ENREF_67"/>
      <w:r w:rsidRPr="009F4FB7">
        <w:rPr>
          <w:color w:val="000000" w:themeColor="text1"/>
        </w:rPr>
        <w:t xml:space="preserve">Song, H. and S. F. Witt (2003). "Tourism Forecasting: The General-to-Specific Approach." </w:t>
      </w:r>
      <w:r w:rsidRPr="009F4FB7">
        <w:rPr>
          <w:color w:val="000000" w:themeColor="text1"/>
          <w:u w:val="single"/>
        </w:rPr>
        <w:t>Journal of Travel Research</w:t>
      </w:r>
      <w:r w:rsidRPr="009F4FB7">
        <w:rPr>
          <w:color w:val="000000" w:themeColor="text1"/>
        </w:rPr>
        <w:t xml:space="preserve"> </w:t>
      </w:r>
      <w:r w:rsidRPr="009F4FB7">
        <w:rPr>
          <w:b/>
          <w:color w:val="000000" w:themeColor="text1"/>
        </w:rPr>
        <w:t>42</w:t>
      </w:r>
      <w:r w:rsidRPr="009F4FB7">
        <w:rPr>
          <w:color w:val="000000" w:themeColor="text1"/>
        </w:rPr>
        <w:t>: 65-7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0"/>
    </w:p>
    <w:p w:rsidR="00E117CB" w:rsidRPr="009F4FB7" w:rsidRDefault="00E117CB" w:rsidP="00E117CB">
      <w:pPr>
        <w:pStyle w:val="EndNoteBibliography"/>
        <w:rPr>
          <w:color w:val="000000" w:themeColor="text1"/>
        </w:rPr>
      </w:pPr>
      <w:bookmarkStart w:id="71" w:name="_ENREF_68"/>
      <w:r w:rsidRPr="009F4FB7">
        <w:rPr>
          <w:color w:val="000000" w:themeColor="text1"/>
        </w:rPr>
        <w:t xml:space="preserve">Stock, J. H. and M. W. Watson (1996). "Evidence on Structural Instability in Macroeconomic Time Series Relations." </w:t>
      </w:r>
      <w:r w:rsidRPr="009F4FB7">
        <w:rPr>
          <w:color w:val="000000" w:themeColor="text1"/>
          <w:u w:val="single"/>
        </w:rPr>
        <w:t>Journal of Business and Economic Statistics</w:t>
      </w:r>
      <w:r w:rsidRPr="009F4FB7">
        <w:rPr>
          <w:color w:val="000000" w:themeColor="text1"/>
        </w:rPr>
        <w:t xml:space="preserve"> </w:t>
      </w:r>
      <w:r w:rsidRPr="009F4FB7">
        <w:rPr>
          <w:b/>
          <w:color w:val="000000" w:themeColor="text1"/>
        </w:rPr>
        <w:t>14</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1"/>
    </w:p>
    <w:p w:rsidR="00E117CB" w:rsidRPr="009F4FB7" w:rsidRDefault="00E117CB" w:rsidP="00E117CB">
      <w:pPr>
        <w:pStyle w:val="EndNoteBibliography"/>
        <w:rPr>
          <w:color w:val="000000" w:themeColor="text1"/>
        </w:rPr>
      </w:pPr>
      <w:bookmarkStart w:id="72" w:name="_ENREF_69"/>
      <w:r w:rsidRPr="009F4FB7">
        <w:rPr>
          <w:color w:val="000000" w:themeColor="text1"/>
        </w:rPr>
        <w:t xml:space="preserve">Tashman, L. J. (2000). "Out-of-sample tests of forecasting accuracy: an analysis and review "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16</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2"/>
    </w:p>
    <w:p w:rsidR="00E117CB" w:rsidRPr="009F4FB7" w:rsidRDefault="00E117CB" w:rsidP="00E117CB">
      <w:pPr>
        <w:pStyle w:val="EndNoteBibliography"/>
        <w:rPr>
          <w:color w:val="000000" w:themeColor="text1"/>
        </w:rPr>
      </w:pPr>
      <w:bookmarkStart w:id="73" w:name="_ENREF_70"/>
      <w:r w:rsidRPr="009F4FB7">
        <w:rPr>
          <w:color w:val="000000" w:themeColor="text1"/>
        </w:rPr>
        <w:t xml:space="preserve">Tibshirani, R. (1996). "Regression Shrinkage and Selection via the Lasso." </w:t>
      </w:r>
      <w:r w:rsidRPr="009F4FB7">
        <w:rPr>
          <w:color w:val="000000" w:themeColor="text1"/>
          <w:u w:val="single"/>
        </w:rPr>
        <w:t>Journal of the Royal Statistical Society. Series B (Methodological)</w:t>
      </w:r>
      <w:r w:rsidRPr="009F4FB7">
        <w:rPr>
          <w:color w:val="000000" w:themeColor="text1"/>
        </w:rPr>
        <w:t xml:space="preserve"> </w:t>
      </w:r>
      <w:r w:rsidRPr="009F4FB7">
        <w:rPr>
          <w:b/>
          <w:color w:val="000000" w:themeColor="text1"/>
        </w:rPr>
        <w:t>58</w:t>
      </w:r>
      <w:r w:rsidRPr="009F4FB7">
        <w:rPr>
          <w:color w:val="000000" w:themeColor="text1"/>
        </w:rPr>
        <w:t>(1): 267-2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3"/>
    </w:p>
    <w:p w:rsidR="00E117CB" w:rsidRPr="009F4FB7" w:rsidRDefault="00E117CB" w:rsidP="00E117CB">
      <w:pPr>
        <w:pStyle w:val="EndNoteBibliography"/>
        <w:rPr>
          <w:color w:val="000000" w:themeColor="text1"/>
        </w:rPr>
      </w:pPr>
      <w:bookmarkStart w:id="74" w:name="_ENREF_71"/>
      <w:r w:rsidRPr="009F4FB7">
        <w:rPr>
          <w:color w:val="000000" w:themeColor="text1"/>
        </w:rPr>
        <w:lastRenderedPageBreak/>
        <w:t xml:space="preserve">Trusov, M., et al. (2006). "Retailer Promotion Planning: Improving Forecasting Accuracy And Interpretability." </w:t>
      </w:r>
      <w:r w:rsidRPr="009F4FB7">
        <w:rPr>
          <w:color w:val="000000" w:themeColor="text1"/>
          <w:u w:val="single"/>
        </w:rPr>
        <w:t>Journal of Interactive Marketing</w:t>
      </w:r>
      <w:r w:rsidRPr="009F4FB7">
        <w:rPr>
          <w:color w:val="000000" w:themeColor="text1"/>
        </w:rPr>
        <w:t xml:space="preserve"> </w:t>
      </w:r>
      <w:r w:rsidRPr="009F4FB7">
        <w:rPr>
          <w:b/>
          <w:color w:val="000000" w:themeColor="text1"/>
        </w:rPr>
        <w:t>20</w:t>
      </w:r>
      <w:r w:rsidRPr="009F4FB7">
        <w:rPr>
          <w:color w:val="000000" w:themeColor="text1"/>
        </w:rPr>
        <w:t>(3-4): 71-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4"/>
    </w:p>
    <w:p w:rsidR="00E117CB" w:rsidRPr="009F4FB7" w:rsidRDefault="00E117CB" w:rsidP="00E117CB">
      <w:pPr>
        <w:pStyle w:val="EndNoteBibliography"/>
        <w:rPr>
          <w:color w:val="000000" w:themeColor="text1"/>
        </w:rPr>
      </w:pPr>
      <w:bookmarkStart w:id="75" w:name="_ENREF_72"/>
      <w:r w:rsidRPr="009F4FB7">
        <w:rPr>
          <w:color w:val="000000" w:themeColor="text1"/>
        </w:rPr>
        <w:t xml:space="preserve">Van Heerde, H. J., et al. (2003). "Is 75% of the Sales Promotion Bump Due to Brand Switching? No, Only 33% I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w:t>
      </w:r>
      <w:r w:rsidRPr="009F4FB7">
        <w:rPr>
          <w:color w:val="000000" w:themeColor="text1"/>
        </w:rPr>
        <w:t>: 481-4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5"/>
    </w:p>
    <w:p w:rsidR="00E117CB" w:rsidRPr="009F4FB7" w:rsidRDefault="00E117CB" w:rsidP="00E117CB">
      <w:pPr>
        <w:pStyle w:val="EndNoteBibliography"/>
        <w:rPr>
          <w:color w:val="000000" w:themeColor="text1"/>
        </w:rPr>
      </w:pPr>
      <w:bookmarkStart w:id="76" w:name="_ENREF_73"/>
      <w:r w:rsidRPr="009F4FB7">
        <w:rPr>
          <w:color w:val="000000" w:themeColor="text1"/>
        </w:rPr>
        <w:t xml:space="preserve">Van Heerde, H. J., et al. (2008). "Decomposing the Demand for a Pioneering Innovation." </w:t>
      </w:r>
      <w:r w:rsidRPr="009F4FB7">
        <w:rPr>
          <w:color w:val="000000" w:themeColor="text1"/>
          <w:u w:val="single"/>
        </w:rPr>
        <w:t>Working paer, University of Waikato, Department of Marketing</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6"/>
    </w:p>
    <w:p w:rsidR="00E117CB" w:rsidRPr="009F4FB7" w:rsidRDefault="00E117CB" w:rsidP="00E117CB">
      <w:pPr>
        <w:pStyle w:val="EndNoteBibliography"/>
        <w:rPr>
          <w:color w:val="000000" w:themeColor="text1"/>
        </w:rPr>
      </w:pPr>
      <w:bookmarkStart w:id="77" w:name="_ENREF_74"/>
      <w:r w:rsidRPr="009F4FB7">
        <w:rPr>
          <w:color w:val="000000" w:themeColor="text1"/>
        </w:rPr>
        <w:t xml:space="preserve">Wedel, M. and J. Zhang (2004). "Analyzing brand competition across subcategor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41</w:t>
      </w:r>
      <w:r w:rsidRPr="009F4FB7">
        <w:rPr>
          <w:color w:val="000000" w:themeColor="text1"/>
        </w:rPr>
        <w:t>(4): 448-45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7"/>
    </w:p>
    <w:p w:rsidR="00E117CB" w:rsidRPr="009F4FB7" w:rsidRDefault="00E117CB" w:rsidP="00E117CB">
      <w:pPr>
        <w:pStyle w:val="EndNoteBibliography"/>
        <w:rPr>
          <w:color w:val="000000" w:themeColor="text1"/>
        </w:rPr>
      </w:pPr>
      <w:bookmarkStart w:id="78" w:name="_ENREF_75"/>
      <w:r w:rsidRPr="009F4FB7">
        <w:rPr>
          <w:color w:val="000000" w:themeColor="text1"/>
        </w:rPr>
        <w:t xml:space="preserve">Wichern, D. W. and R. H. Jones (1977). "Assessing the Impact of Market Disturbances Using Intervention Analysis." </w:t>
      </w:r>
      <w:r w:rsidRPr="009F4FB7">
        <w:rPr>
          <w:color w:val="000000" w:themeColor="text1"/>
          <w:u w:val="single"/>
        </w:rPr>
        <w:t>Management Science</w:t>
      </w:r>
      <w:r w:rsidRPr="009F4FB7">
        <w:rPr>
          <w:color w:val="000000" w:themeColor="text1"/>
        </w:rPr>
        <w:t xml:space="preserve"> </w:t>
      </w:r>
      <w:r w:rsidRPr="009F4FB7">
        <w:rPr>
          <w:b/>
          <w:color w:val="000000" w:themeColor="text1"/>
        </w:rPr>
        <w:t>24</w:t>
      </w:r>
      <w:r w:rsidRPr="009F4FB7">
        <w:rPr>
          <w:color w:val="000000" w:themeColor="text1"/>
        </w:rPr>
        <w:t>(3): 329-3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8"/>
    </w:p>
    <w:p w:rsidR="00E117CB" w:rsidRPr="009F4FB7" w:rsidRDefault="00E117CB" w:rsidP="00E117CB">
      <w:pPr>
        <w:pStyle w:val="EndNoteBibliography"/>
        <w:rPr>
          <w:color w:val="000000" w:themeColor="text1"/>
        </w:rPr>
      </w:pPr>
      <w:bookmarkStart w:id="79" w:name="_ENREF_76"/>
      <w:r w:rsidRPr="009F4FB7">
        <w:rPr>
          <w:color w:val="000000" w:themeColor="text1"/>
        </w:rPr>
        <w:t xml:space="preserve">Wildt, A. R. (1976). The empirical investigation of time dependent parameter variation in marketing models. </w:t>
      </w:r>
      <w:r w:rsidRPr="009F4FB7">
        <w:rPr>
          <w:color w:val="000000" w:themeColor="text1"/>
          <w:u w:val="single"/>
        </w:rPr>
        <w:t>American Marketing Association</w:t>
      </w:r>
      <w:r w:rsidRPr="009F4FB7">
        <w:rPr>
          <w:color w:val="000000" w:themeColor="text1"/>
        </w:rPr>
        <w:t>. E. proceedings</w:t>
      </w:r>
      <w:r w:rsidRPr="009F4FB7">
        <w:rPr>
          <w:b/>
          <w:color w:val="000000" w:themeColor="text1"/>
        </w:rPr>
        <w:t xml:space="preserve">: </w:t>
      </w:r>
      <w:r w:rsidRPr="009F4FB7">
        <w:rPr>
          <w:color w:val="000000" w:themeColor="text1"/>
        </w:rPr>
        <w:t>466-47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9"/>
    </w:p>
    <w:p w:rsidR="00E117CB" w:rsidRPr="009F4FB7" w:rsidRDefault="00E117CB" w:rsidP="00E117CB">
      <w:pPr>
        <w:pStyle w:val="EndNoteBibliography"/>
        <w:rPr>
          <w:color w:val="000000" w:themeColor="text1"/>
        </w:rPr>
      </w:pPr>
      <w:bookmarkStart w:id="80" w:name="_ENREF_77"/>
      <w:r w:rsidRPr="009F4FB7">
        <w:rPr>
          <w:color w:val="000000" w:themeColor="text1"/>
        </w:rPr>
        <w:t xml:space="preserve">Wildt, A. R. and R. S. Winer (1983). "Modeling and Estimation in Changing Market Environments." </w:t>
      </w:r>
      <w:r w:rsidRPr="009F4FB7">
        <w:rPr>
          <w:color w:val="000000" w:themeColor="text1"/>
          <w:u w:val="single"/>
        </w:rPr>
        <w:t>The Journal of Business</w:t>
      </w:r>
      <w:r w:rsidRPr="009F4FB7">
        <w:rPr>
          <w:color w:val="000000" w:themeColor="text1"/>
        </w:rPr>
        <w:t xml:space="preserve"> </w:t>
      </w:r>
      <w:r w:rsidRPr="009F4FB7">
        <w:rPr>
          <w:b/>
          <w:color w:val="000000" w:themeColor="text1"/>
        </w:rPr>
        <w:t>56</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0"/>
    </w:p>
    <w:p w:rsidR="00E117CB" w:rsidRPr="009F4FB7" w:rsidRDefault="00E117CB" w:rsidP="00E117CB">
      <w:pPr>
        <w:pStyle w:val="EndNoteBibliography"/>
        <w:rPr>
          <w:color w:val="000000" w:themeColor="text1"/>
        </w:rPr>
      </w:pPr>
      <w:bookmarkStart w:id="81" w:name="_ENREF_78"/>
      <w:r w:rsidRPr="009F4FB7">
        <w:rPr>
          <w:color w:val="000000" w:themeColor="text1"/>
        </w:rPr>
        <w:t xml:space="preserve">Winer, R. S. (1979). "An Analysis of the Time-varying Effects of Advertising: The Case of Lydia Pinkham." </w:t>
      </w:r>
      <w:r w:rsidRPr="009F4FB7">
        <w:rPr>
          <w:color w:val="000000" w:themeColor="text1"/>
          <w:u w:val="single"/>
        </w:rPr>
        <w:t>The Journal of Business</w:t>
      </w:r>
      <w:r w:rsidRPr="009F4FB7">
        <w:rPr>
          <w:color w:val="000000" w:themeColor="text1"/>
        </w:rPr>
        <w:t xml:space="preserve"> </w:t>
      </w:r>
      <w:r w:rsidRPr="009F4FB7">
        <w:rPr>
          <w:b/>
          <w:color w:val="000000" w:themeColor="text1"/>
        </w:rPr>
        <w:t>52</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1"/>
    </w:p>
    <w:p w:rsidR="00E117CB" w:rsidRPr="009F4FB7" w:rsidRDefault="00E117CB" w:rsidP="00E117CB">
      <w:pPr>
        <w:pStyle w:val="EndNoteBibliography"/>
        <w:rPr>
          <w:color w:val="000000" w:themeColor="text1"/>
        </w:rPr>
      </w:pPr>
      <w:bookmarkStart w:id="82" w:name="_ENREF_79"/>
      <w:r w:rsidRPr="009F4FB7">
        <w:rPr>
          <w:color w:val="000000" w:themeColor="text1"/>
        </w:rPr>
        <w:t xml:space="preserve">Wittink, D., et al. (1988). SCAN*PRO: the estimation, validation and use of promotional effects based on scanner data. </w:t>
      </w:r>
      <w:r w:rsidRPr="009F4FB7">
        <w:rPr>
          <w:color w:val="000000" w:themeColor="text1"/>
          <w:u w:val="single"/>
        </w:rPr>
        <w:t>Internal paper</w:t>
      </w:r>
      <w:r w:rsidRPr="009F4FB7">
        <w:rPr>
          <w:color w:val="000000" w:themeColor="text1"/>
        </w:rPr>
        <w:t>, Cornell University.</w:t>
      </w:r>
    </w:p>
    <w:p w:rsidR="00E117CB" w:rsidRPr="009F4FB7" w:rsidRDefault="00E117CB" w:rsidP="00E117CB">
      <w:pPr>
        <w:pStyle w:val="EndNoteBibliography"/>
        <w:ind w:left="720" w:hanging="720"/>
        <w:rPr>
          <w:color w:val="000000" w:themeColor="text1"/>
        </w:rPr>
      </w:pPr>
      <w:r w:rsidRPr="009F4FB7">
        <w:rPr>
          <w:color w:val="000000" w:themeColor="text1"/>
        </w:rPr>
        <w:tab/>
      </w:r>
      <w:bookmarkEnd w:id="82"/>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5B2F" w:rsidRDefault="004D5B2F" w:rsidP="00E446EB">
      <w:pPr>
        <w:spacing w:after="0" w:line="240" w:lineRule="auto"/>
      </w:pPr>
      <w:r>
        <w:separator/>
      </w:r>
    </w:p>
  </w:endnote>
  <w:endnote w:type="continuationSeparator" w:id="0">
    <w:p w:rsidR="004D5B2F" w:rsidRDefault="004D5B2F"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7D46" w:rsidRDefault="00B87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B87D46" w:rsidRDefault="00B87D46">
        <w:pPr>
          <w:pStyle w:val="Footer"/>
          <w:jc w:val="center"/>
        </w:pPr>
        <w:r>
          <w:fldChar w:fldCharType="begin"/>
        </w:r>
        <w:r>
          <w:instrText xml:space="preserve"> PAGE   \* MERGEFORMAT </w:instrText>
        </w:r>
        <w:r>
          <w:fldChar w:fldCharType="separate"/>
        </w:r>
        <w:r w:rsidR="002E0C04">
          <w:rPr>
            <w:noProof/>
          </w:rPr>
          <w:t>2</w:t>
        </w:r>
        <w:r>
          <w:rPr>
            <w:noProof/>
          </w:rPr>
          <w:fldChar w:fldCharType="end"/>
        </w:r>
      </w:p>
    </w:sdtContent>
  </w:sdt>
  <w:p w:rsidR="00B87D46" w:rsidRDefault="00B87D4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7D46" w:rsidRDefault="00B87D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5B2F" w:rsidRDefault="004D5B2F" w:rsidP="00E446EB">
      <w:pPr>
        <w:spacing w:after="0" w:line="240" w:lineRule="auto"/>
      </w:pPr>
      <w:r>
        <w:separator/>
      </w:r>
    </w:p>
  </w:footnote>
  <w:footnote w:type="continuationSeparator" w:id="0">
    <w:p w:rsidR="004D5B2F" w:rsidRDefault="004D5B2F" w:rsidP="00E446EB">
      <w:pPr>
        <w:spacing w:after="0" w:line="240" w:lineRule="auto"/>
      </w:pPr>
      <w:r>
        <w:continuationSeparator/>
      </w:r>
    </w:p>
  </w:footnote>
  <w:footnote w:id="1">
    <w:p w:rsidR="00B87D46" w:rsidRPr="00B45C1C" w:rsidRDefault="00B87D46">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B87D46" w:rsidRDefault="00B87D46">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B87D46" w:rsidRDefault="00B87D46">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B87D46" w:rsidRDefault="00B87D46"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B87D46" w:rsidRDefault="00B87D46">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B87D46" w:rsidRDefault="00B87D46"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B87D46" w:rsidRDefault="00B87D46">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B87D46" w:rsidRDefault="00B87D46"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B87D46" w:rsidRPr="001920DC" w:rsidRDefault="00B87D46"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B87D46" w:rsidRDefault="00B87D46">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1">
    <w:p w:rsidR="00B87D46" w:rsidRPr="001436B6" w:rsidRDefault="00B87D46" w:rsidP="00442B35">
      <w:pPr>
        <w:pStyle w:val="FootnoteText"/>
      </w:pPr>
      <w:r>
        <w:rPr>
          <w:rStyle w:val="FootnoteReference"/>
        </w:rPr>
        <w:footnoteRef/>
      </w:r>
      <w:r>
        <w:t xml:space="preserve"> For illustration purpose the boxplots are clipped to highlight the average values</w:t>
      </w:r>
      <w:r w:rsidRPr="001436B6">
        <w:t xml:space="preserve">. </w:t>
      </w:r>
      <w:r>
        <w:t>For simplicity reason, we do not include the boxplots for other error measures and for alternative forecast horizons and they are consistent with the results in Table 6.</w:t>
      </w:r>
    </w:p>
  </w:footnote>
  <w:footnote w:id="12">
    <w:p w:rsidR="00B87D46" w:rsidRDefault="00B87D46">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7D46" w:rsidRDefault="00B87D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7D46" w:rsidRDefault="00B87D4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87D46" w:rsidRDefault="00B87D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KsFANvdl2I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0&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8B3"/>
    <w:rsid w:val="00034D9A"/>
    <w:rsid w:val="00035713"/>
    <w:rsid w:val="000364DB"/>
    <w:rsid w:val="00036FEE"/>
    <w:rsid w:val="00037800"/>
    <w:rsid w:val="00037A6D"/>
    <w:rsid w:val="00037B03"/>
    <w:rsid w:val="00037FD1"/>
    <w:rsid w:val="00040585"/>
    <w:rsid w:val="00041CC2"/>
    <w:rsid w:val="000436CD"/>
    <w:rsid w:val="00044AD7"/>
    <w:rsid w:val="00044FF2"/>
    <w:rsid w:val="000453E2"/>
    <w:rsid w:val="00045ECF"/>
    <w:rsid w:val="000466A3"/>
    <w:rsid w:val="00047030"/>
    <w:rsid w:val="00047335"/>
    <w:rsid w:val="000476A0"/>
    <w:rsid w:val="00050E95"/>
    <w:rsid w:val="000525DC"/>
    <w:rsid w:val="0005300D"/>
    <w:rsid w:val="000533A2"/>
    <w:rsid w:val="00053D6E"/>
    <w:rsid w:val="00053FCC"/>
    <w:rsid w:val="00054AA0"/>
    <w:rsid w:val="00054B44"/>
    <w:rsid w:val="00054F50"/>
    <w:rsid w:val="00056166"/>
    <w:rsid w:val="000568E2"/>
    <w:rsid w:val="00056946"/>
    <w:rsid w:val="00057EE6"/>
    <w:rsid w:val="00057FD3"/>
    <w:rsid w:val="00061EFB"/>
    <w:rsid w:val="00062F45"/>
    <w:rsid w:val="00063C80"/>
    <w:rsid w:val="0006441C"/>
    <w:rsid w:val="00064AC6"/>
    <w:rsid w:val="00066B65"/>
    <w:rsid w:val="0006762C"/>
    <w:rsid w:val="000678CE"/>
    <w:rsid w:val="00070336"/>
    <w:rsid w:val="00072803"/>
    <w:rsid w:val="00072BB8"/>
    <w:rsid w:val="0007300F"/>
    <w:rsid w:val="0007339C"/>
    <w:rsid w:val="00073B66"/>
    <w:rsid w:val="000742D9"/>
    <w:rsid w:val="000746E6"/>
    <w:rsid w:val="00074B1C"/>
    <w:rsid w:val="00074B8A"/>
    <w:rsid w:val="00074D3C"/>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51A"/>
    <w:rsid w:val="00096710"/>
    <w:rsid w:val="000970D6"/>
    <w:rsid w:val="000972DF"/>
    <w:rsid w:val="00097583"/>
    <w:rsid w:val="000976AE"/>
    <w:rsid w:val="00097A77"/>
    <w:rsid w:val="00097C84"/>
    <w:rsid w:val="000A06D3"/>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653"/>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501"/>
    <w:rsid w:val="00134018"/>
    <w:rsid w:val="00134257"/>
    <w:rsid w:val="00134744"/>
    <w:rsid w:val="001351C9"/>
    <w:rsid w:val="00135399"/>
    <w:rsid w:val="001367D8"/>
    <w:rsid w:val="00136ADC"/>
    <w:rsid w:val="001374AB"/>
    <w:rsid w:val="00137966"/>
    <w:rsid w:val="00137E28"/>
    <w:rsid w:val="001412F6"/>
    <w:rsid w:val="00141311"/>
    <w:rsid w:val="00142A4D"/>
    <w:rsid w:val="00143455"/>
    <w:rsid w:val="001436B6"/>
    <w:rsid w:val="001440A1"/>
    <w:rsid w:val="00144CB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60416"/>
    <w:rsid w:val="0016056B"/>
    <w:rsid w:val="001606D7"/>
    <w:rsid w:val="001612B4"/>
    <w:rsid w:val="00161F05"/>
    <w:rsid w:val="00161F6F"/>
    <w:rsid w:val="00162368"/>
    <w:rsid w:val="001631EE"/>
    <w:rsid w:val="00163550"/>
    <w:rsid w:val="00164F61"/>
    <w:rsid w:val="0016513D"/>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776"/>
    <w:rsid w:val="00174EA6"/>
    <w:rsid w:val="00175481"/>
    <w:rsid w:val="00175D1E"/>
    <w:rsid w:val="00175F78"/>
    <w:rsid w:val="00176689"/>
    <w:rsid w:val="00176C9D"/>
    <w:rsid w:val="00177EE4"/>
    <w:rsid w:val="00181876"/>
    <w:rsid w:val="00181E1D"/>
    <w:rsid w:val="001829B7"/>
    <w:rsid w:val="00182E44"/>
    <w:rsid w:val="0018345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9076A"/>
    <w:rsid w:val="00191DF7"/>
    <w:rsid w:val="00192489"/>
    <w:rsid w:val="00192652"/>
    <w:rsid w:val="00194A92"/>
    <w:rsid w:val="00194D3E"/>
    <w:rsid w:val="00195415"/>
    <w:rsid w:val="001A04A9"/>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CC7"/>
    <w:rsid w:val="001D103F"/>
    <w:rsid w:val="001D28D9"/>
    <w:rsid w:val="001D2BC3"/>
    <w:rsid w:val="001D3A1C"/>
    <w:rsid w:val="001D408A"/>
    <w:rsid w:val="001D4561"/>
    <w:rsid w:val="001D58A7"/>
    <w:rsid w:val="001D5AA5"/>
    <w:rsid w:val="001D6F37"/>
    <w:rsid w:val="001D7EED"/>
    <w:rsid w:val="001E031D"/>
    <w:rsid w:val="001E06E3"/>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3CB"/>
    <w:rsid w:val="002523D7"/>
    <w:rsid w:val="00252E60"/>
    <w:rsid w:val="00253698"/>
    <w:rsid w:val="002540AD"/>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770"/>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85F4D"/>
    <w:rsid w:val="00291462"/>
    <w:rsid w:val="0029192E"/>
    <w:rsid w:val="002919E1"/>
    <w:rsid w:val="002929A2"/>
    <w:rsid w:val="00292CEF"/>
    <w:rsid w:val="00293961"/>
    <w:rsid w:val="00293BB3"/>
    <w:rsid w:val="00295340"/>
    <w:rsid w:val="0029749F"/>
    <w:rsid w:val="002978F7"/>
    <w:rsid w:val="002A2440"/>
    <w:rsid w:val="002A27D9"/>
    <w:rsid w:val="002A2CFF"/>
    <w:rsid w:val="002A2FA1"/>
    <w:rsid w:val="002A422A"/>
    <w:rsid w:val="002A48ED"/>
    <w:rsid w:val="002A53A7"/>
    <w:rsid w:val="002A67CD"/>
    <w:rsid w:val="002A6940"/>
    <w:rsid w:val="002A6FAA"/>
    <w:rsid w:val="002A76AB"/>
    <w:rsid w:val="002A7816"/>
    <w:rsid w:val="002A7FA1"/>
    <w:rsid w:val="002B0AAF"/>
    <w:rsid w:val="002B0F8D"/>
    <w:rsid w:val="002B1600"/>
    <w:rsid w:val="002B2360"/>
    <w:rsid w:val="002B3138"/>
    <w:rsid w:val="002B4130"/>
    <w:rsid w:val="002B587B"/>
    <w:rsid w:val="002B7E99"/>
    <w:rsid w:val="002C06D7"/>
    <w:rsid w:val="002C15FF"/>
    <w:rsid w:val="002C19E2"/>
    <w:rsid w:val="002C1E52"/>
    <w:rsid w:val="002C1EE6"/>
    <w:rsid w:val="002C2C7F"/>
    <w:rsid w:val="002C30E7"/>
    <w:rsid w:val="002C39D2"/>
    <w:rsid w:val="002C4C92"/>
    <w:rsid w:val="002C4E23"/>
    <w:rsid w:val="002C6B23"/>
    <w:rsid w:val="002C70B7"/>
    <w:rsid w:val="002C7D3F"/>
    <w:rsid w:val="002D0C44"/>
    <w:rsid w:val="002D158E"/>
    <w:rsid w:val="002D1756"/>
    <w:rsid w:val="002D1BAF"/>
    <w:rsid w:val="002D3560"/>
    <w:rsid w:val="002D3A5F"/>
    <w:rsid w:val="002D40D1"/>
    <w:rsid w:val="002D4AAB"/>
    <w:rsid w:val="002D6E89"/>
    <w:rsid w:val="002D7894"/>
    <w:rsid w:val="002D7BB8"/>
    <w:rsid w:val="002D7D9E"/>
    <w:rsid w:val="002E0C04"/>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929"/>
    <w:rsid w:val="003025A1"/>
    <w:rsid w:val="00302904"/>
    <w:rsid w:val="00302CC0"/>
    <w:rsid w:val="00303B9A"/>
    <w:rsid w:val="00303F06"/>
    <w:rsid w:val="0030454D"/>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952"/>
    <w:rsid w:val="0034317B"/>
    <w:rsid w:val="00343ADD"/>
    <w:rsid w:val="00343B0B"/>
    <w:rsid w:val="00344960"/>
    <w:rsid w:val="00344FA4"/>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960"/>
    <w:rsid w:val="003C0313"/>
    <w:rsid w:val="003C06C1"/>
    <w:rsid w:val="003C177B"/>
    <w:rsid w:val="003C2776"/>
    <w:rsid w:val="003C2EE0"/>
    <w:rsid w:val="003C3775"/>
    <w:rsid w:val="003C3F39"/>
    <w:rsid w:val="003C4378"/>
    <w:rsid w:val="003C4464"/>
    <w:rsid w:val="003C5A0A"/>
    <w:rsid w:val="003C68DF"/>
    <w:rsid w:val="003C6DE0"/>
    <w:rsid w:val="003D00A5"/>
    <w:rsid w:val="003D0ACB"/>
    <w:rsid w:val="003D10C6"/>
    <w:rsid w:val="003D2537"/>
    <w:rsid w:val="003D275C"/>
    <w:rsid w:val="003D2A0C"/>
    <w:rsid w:val="003D2F20"/>
    <w:rsid w:val="003D31BA"/>
    <w:rsid w:val="003D4598"/>
    <w:rsid w:val="003D5D7D"/>
    <w:rsid w:val="003D5FF9"/>
    <w:rsid w:val="003E0E73"/>
    <w:rsid w:val="003E144F"/>
    <w:rsid w:val="003E17EE"/>
    <w:rsid w:val="003E1BF0"/>
    <w:rsid w:val="003E2ACC"/>
    <w:rsid w:val="003E42BE"/>
    <w:rsid w:val="003E4EBE"/>
    <w:rsid w:val="003E5ECF"/>
    <w:rsid w:val="003E5FCF"/>
    <w:rsid w:val="003F0187"/>
    <w:rsid w:val="003F05AF"/>
    <w:rsid w:val="003F10F3"/>
    <w:rsid w:val="003F2831"/>
    <w:rsid w:val="003F2E1B"/>
    <w:rsid w:val="003F32C5"/>
    <w:rsid w:val="003F39C1"/>
    <w:rsid w:val="003F3E78"/>
    <w:rsid w:val="003F3F54"/>
    <w:rsid w:val="003F47D2"/>
    <w:rsid w:val="003F648D"/>
    <w:rsid w:val="003F6ABD"/>
    <w:rsid w:val="003F7113"/>
    <w:rsid w:val="003F71BF"/>
    <w:rsid w:val="003F7A5D"/>
    <w:rsid w:val="00401186"/>
    <w:rsid w:val="00401640"/>
    <w:rsid w:val="00402E08"/>
    <w:rsid w:val="004037AA"/>
    <w:rsid w:val="00403D42"/>
    <w:rsid w:val="0040442B"/>
    <w:rsid w:val="00405183"/>
    <w:rsid w:val="00405487"/>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43A8"/>
    <w:rsid w:val="00434C56"/>
    <w:rsid w:val="00436F36"/>
    <w:rsid w:val="00437153"/>
    <w:rsid w:val="004378AE"/>
    <w:rsid w:val="00437E3A"/>
    <w:rsid w:val="004400CC"/>
    <w:rsid w:val="004411D8"/>
    <w:rsid w:val="00441EAA"/>
    <w:rsid w:val="00442B35"/>
    <w:rsid w:val="00443EFC"/>
    <w:rsid w:val="00444B37"/>
    <w:rsid w:val="00445C84"/>
    <w:rsid w:val="00445EC2"/>
    <w:rsid w:val="00446E4D"/>
    <w:rsid w:val="00450C7F"/>
    <w:rsid w:val="00450CAF"/>
    <w:rsid w:val="004513DD"/>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58B"/>
    <w:rsid w:val="0046378E"/>
    <w:rsid w:val="00465149"/>
    <w:rsid w:val="0046623E"/>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E3"/>
    <w:rsid w:val="004A2ED8"/>
    <w:rsid w:val="004A3104"/>
    <w:rsid w:val="004A3243"/>
    <w:rsid w:val="004A3653"/>
    <w:rsid w:val="004A36A4"/>
    <w:rsid w:val="004A39D6"/>
    <w:rsid w:val="004A416E"/>
    <w:rsid w:val="004A4354"/>
    <w:rsid w:val="004A4C08"/>
    <w:rsid w:val="004A53FD"/>
    <w:rsid w:val="004A59A3"/>
    <w:rsid w:val="004A5E3E"/>
    <w:rsid w:val="004A6D5E"/>
    <w:rsid w:val="004A70E4"/>
    <w:rsid w:val="004A7B5C"/>
    <w:rsid w:val="004A7BC5"/>
    <w:rsid w:val="004A7D67"/>
    <w:rsid w:val="004B08AF"/>
    <w:rsid w:val="004B0BD9"/>
    <w:rsid w:val="004B0FF4"/>
    <w:rsid w:val="004B10BB"/>
    <w:rsid w:val="004B1BCE"/>
    <w:rsid w:val="004B1CEB"/>
    <w:rsid w:val="004B26B2"/>
    <w:rsid w:val="004B333C"/>
    <w:rsid w:val="004B4959"/>
    <w:rsid w:val="004B5390"/>
    <w:rsid w:val="004B5764"/>
    <w:rsid w:val="004B57EC"/>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5B2F"/>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646E"/>
    <w:rsid w:val="004F6A4F"/>
    <w:rsid w:val="004F6CA6"/>
    <w:rsid w:val="004F7244"/>
    <w:rsid w:val="005004AE"/>
    <w:rsid w:val="00500683"/>
    <w:rsid w:val="00500B89"/>
    <w:rsid w:val="00500BAB"/>
    <w:rsid w:val="00500E3D"/>
    <w:rsid w:val="00501226"/>
    <w:rsid w:val="00501F2B"/>
    <w:rsid w:val="00503D0C"/>
    <w:rsid w:val="005042C8"/>
    <w:rsid w:val="00504FF5"/>
    <w:rsid w:val="005057B1"/>
    <w:rsid w:val="00505DCE"/>
    <w:rsid w:val="005065E0"/>
    <w:rsid w:val="00506CD4"/>
    <w:rsid w:val="00510BD4"/>
    <w:rsid w:val="00511119"/>
    <w:rsid w:val="0051159F"/>
    <w:rsid w:val="0051260B"/>
    <w:rsid w:val="005131E1"/>
    <w:rsid w:val="00513AB7"/>
    <w:rsid w:val="00514980"/>
    <w:rsid w:val="00514B3C"/>
    <w:rsid w:val="0051577C"/>
    <w:rsid w:val="005159E2"/>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36227"/>
    <w:rsid w:val="00537728"/>
    <w:rsid w:val="00540AF1"/>
    <w:rsid w:val="00541BE6"/>
    <w:rsid w:val="00542024"/>
    <w:rsid w:val="00542D8B"/>
    <w:rsid w:val="0054345D"/>
    <w:rsid w:val="005437E4"/>
    <w:rsid w:val="00543F8C"/>
    <w:rsid w:val="005442E2"/>
    <w:rsid w:val="00544604"/>
    <w:rsid w:val="00545579"/>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F4F"/>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55EF"/>
    <w:rsid w:val="005957EF"/>
    <w:rsid w:val="00596103"/>
    <w:rsid w:val="00597558"/>
    <w:rsid w:val="005A0167"/>
    <w:rsid w:val="005A0235"/>
    <w:rsid w:val="005A023C"/>
    <w:rsid w:val="005A04CB"/>
    <w:rsid w:val="005A218D"/>
    <w:rsid w:val="005A2360"/>
    <w:rsid w:val="005A23DB"/>
    <w:rsid w:val="005A2463"/>
    <w:rsid w:val="005A3813"/>
    <w:rsid w:val="005A3DE5"/>
    <w:rsid w:val="005A3EB1"/>
    <w:rsid w:val="005A423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4A51"/>
    <w:rsid w:val="005B4B7D"/>
    <w:rsid w:val="005B5211"/>
    <w:rsid w:val="005B6A5F"/>
    <w:rsid w:val="005B6F68"/>
    <w:rsid w:val="005B7775"/>
    <w:rsid w:val="005B7B09"/>
    <w:rsid w:val="005C22CE"/>
    <w:rsid w:val="005C5052"/>
    <w:rsid w:val="005C5DD3"/>
    <w:rsid w:val="005C6222"/>
    <w:rsid w:val="005C6238"/>
    <w:rsid w:val="005C69EC"/>
    <w:rsid w:val="005D1341"/>
    <w:rsid w:val="005D18C8"/>
    <w:rsid w:val="005D1BA8"/>
    <w:rsid w:val="005D238B"/>
    <w:rsid w:val="005D2424"/>
    <w:rsid w:val="005D3F94"/>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1224"/>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1615"/>
    <w:rsid w:val="0069173D"/>
    <w:rsid w:val="006923E0"/>
    <w:rsid w:val="00692C46"/>
    <w:rsid w:val="00692F00"/>
    <w:rsid w:val="00695662"/>
    <w:rsid w:val="00696350"/>
    <w:rsid w:val="00696ACB"/>
    <w:rsid w:val="00696C4B"/>
    <w:rsid w:val="006974C4"/>
    <w:rsid w:val="006A09D9"/>
    <w:rsid w:val="006A1004"/>
    <w:rsid w:val="006A15FA"/>
    <w:rsid w:val="006A1769"/>
    <w:rsid w:val="006A1AD3"/>
    <w:rsid w:val="006A1C59"/>
    <w:rsid w:val="006A2147"/>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C6"/>
    <w:rsid w:val="006C1A8C"/>
    <w:rsid w:val="006C1B82"/>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6C86"/>
    <w:rsid w:val="006D7062"/>
    <w:rsid w:val="006E08D1"/>
    <w:rsid w:val="006E17B1"/>
    <w:rsid w:val="006E196E"/>
    <w:rsid w:val="006E2DD1"/>
    <w:rsid w:val="006E3755"/>
    <w:rsid w:val="006E38EA"/>
    <w:rsid w:val="006E399A"/>
    <w:rsid w:val="006E58BF"/>
    <w:rsid w:val="006E5EE2"/>
    <w:rsid w:val="006E644B"/>
    <w:rsid w:val="006E794E"/>
    <w:rsid w:val="006F089D"/>
    <w:rsid w:val="006F1D33"/>
    <w:rsid w:val="006F1F18"/>
    <w:rsid w:val="006F227D"/>
    <w:rsid w:val="006F2749"/>
    <w:rsid w:val="006F2E5A"/>
    <w:rsid w:val="006F4B4F"/>
    <w:rsid w:val="006F51D9"/>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5E73"/>
    <w:rsid w:val="00736144"/>
    <w:rsid w:val="00736581"/>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D18"/>
    <w:rsid w:val="00754F78"/>
    <w:rsid w:val="00755134"/>
    <w:rsid w:val="00755371"/>
    <w:rsid w:val="007565BA"/>
    <w:rsid w:val="00757689"/>
    <w:rsid w:val="007600B3"/>
    <w:rsid w:val="0076150A"/>
    <w:rsid w:val="00761FC9"/>
    <w:rsid w:val="0076226F"/>
    <w:rsid w:val="00762607"/>
    <w:rsid w:val="00762F93"/>
    <w:rsid w:val="00763492"/>
    <w:rsid w:val="00764475"/>
    <w:rsid w:val="00764688"/>
    <w:rsid w:val="00764B72"/>
    <w:rsid w:val="00764C6C"/>
    <w:rsid w:val="0076742F"/>
    <w:rsid w:val="00767B7E"/>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3683"/>
    <w:rsid w:val="0078374A"/>
    <w:rsid w:val="00784099"/>
    <w:rsid w:val="00784BE0"/>
    <w:rsid w:val="007853AF"/>
    <w:rsid w:val="00785E04"/>
    <w:rsid w:val="00786540"/>
    <w:rsid w:val="00786C96"/>
    <w:rsid w:val="00786FF3"/>
    <w:rsid w:val="00787EAE"/>
    <w:rsid w:val="00790E43"/>
    <w:rsid w:val="007910A1"/>
    <w:rsid w:val="00791402"/>
    <w:rsid w:val="00791456"/>
    <w:rsid w:val="007915F2"/>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0FCE"/>
    <w:rsid w:val="007B11DD"/>
    <w:rsid w:val="007B13C4"/>
    <w:rsid w:val="007B15A0"/>
    <w:rsid w:val="007B2271"/>
    <w:rsid w:val="007B28CC"/>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5B0"/>
    <w:rsid w:val="007F3A6F"/>
    <w:rsid w:val="007F3E02"/>
    <w:rsid w:val="007F51C6"/>
    <w:rsid w:val="007F6D24"/>
    <w:rsid w:val="007F6F19"/>
    <w:rsid w:val="0080159F"/>
    <w:rsid w:val="00801BA2"/>
    <w:rsid w:val="0080357C"/>
    <w:rsid w:val="008051D7"/>
    <w:rsid w:val="00805443"/>
    <w:rsid w:val="00806CD0"/>
    <w:rsid w:val="00806ECA"/>
    <w:rsid w:val="008078A9"/>
    <w:rsid w:val="00807C46"/>
    <w:rsid w:val="008106C3"/>
    <w:rsid w:val="0081081C"/>
    <w:rsid w:val="00811DEC"/>
    <w:rsid w:val="008124D5"/>
    <w:rsid w:val="00812B18"/>
    <w:rsid w:val="00812B1E"/>
    <w:rsid w:val="00812EA6"/>
    <w:rsid w:val="008133DF"/>
    <w:rsid w:val="0081420B"/>
    <w:rsid w:val="008148E3"/>
    <w:rsid w:val="008157F6"/>
    <w:rsid w:val="008165E2"/>
    <w:rsid w:val="00816B0E"/>
    <w:rsid w:val="008176AC"/>
    <w:rsid w:val="00820684"/>
    <w:rsid w:val="00820778"/>
    <w:rsid w:val="0082081D"/>
    <w:rsid w:val="00820897"/>
    <w:rsid w:val="00821040"/>
    <w:rsid w:val="0082180D"/>
    <w:rsid w:val="00822534"/>
    <w:rsid w:val="008227CF"/>
    <w:rsid w:val="00822F34"/>
    <w:rsid w:val="00823B4E"/>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79E5"/>
    <w:rsid w:val="008402C1"/>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2BB3"/>
    <w:rsid w:val="00882BDB"/>
    <w:rsid w:val="00882CBE"/>
    <w:rsid w:val="008834E5"/>
    <w:rsid w:val="0088378C"/>
    <w:rsid w:val="00883D1C"/>
    <w:rsid w:val="00884889"/>
    <w:rsid w:val="008854F4"/>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932"/>
    <w:rsid w:val="008B6AC1"/>
    <w:rsid w:val="008B7332"/>
    <w:rsid w:val="008C0C84"/>
    <w:rsid w:val="008C0DBD"/>
    <w:rsid w:val="008C1146"/>
    <w:rsid w:val="008C296C"/>
    <w:rsid w:val="008C3C35"/>
    <w:rsid w:val="008C4161"/>
    <w:rsid w:val="008C63EB"/>
    <w:rsid w:val="008C6A2F"/>
    <w:rsid w:val="008C6F64"/>
    <w:rsid w:val="008D09DC"/>
    <w:rsid w:val="008D0A66"/>
    <w:rsid w:val="008D1704"/>
    <w:rsid w:val="008D18FE"/>
    <w:rsid w:val="008D203A"/>
    <w:rsid w:val="008D2050"/>
    <w:rsid w:val="008D25B2"/>
    <w:rsid w:val="008D2894"/>
    <w:rsid w:val="008D309C"/>
    <w:rsid w:val="008D3751"/>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D03"/>
    <w:rsid w:val="00965E8A"/>
    <w:rsid w:val="00966A23"/>
    <w:rsid w:val="0096758B"/>
    <w:rsid w:val="0096782C"/>
    <w:rsid w:val="009702C1"/>
    <w:rsid w:val="00970493"/>
    <w:rsid w:val="00970E2D"/>
    <w:rsid w:val="009716B4"/>
    <w:rsid w:val="00971B1F"/>
    <w:rsid w:val="00971BCC"/>
    <w:rsid w:val="00972403"/>
    <w:rsid w:val="009724E0"/>
    <w:rsid w:val="0097285A"/>
    <w:rsid w:val="0097295F"/>
    <w:rsid w:val="00974BCB"/>
    <w:rsid w:val="009767E9"/>
    <w:rsid w:val="009768C7"/>
    <w:rsid w:val="00976BD1"/>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B01B6"/>
    <w:rsid w:val="009B0509"/>
    <w:rsid w:val="009B0E91"/>
    <w:rsid w:val="009B1AEA"/>
    <w:rsid w:val="009B33E9"/>
    <w:rsid w:val="009B4815"/>
    <w:rsid w:val="009B58B9"/>
    <w:rsid w:val="009B5A0A"/>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701"/>
    <w:rsid w:val="009F24E6"/>
    <w:rsid w:val="009F29CB"/>
    <w:rsid w:val="009F2DA4"/>
    <w:rsid w:val="009F2E72"/>
    <w:rsid w:val="009F381A"/>
    <w:rsid w:val="009F3D19"/>
    <w:rsid w:val="009F4CC9"/>
    <w:rsid w:val="009F4FB7"/>
    <w:rsid w:val="009F4FEC"/>
    <w:rsid w:val="009F540C"/>
    <w:rsid w:val="009F59F5"/>
    <w:rsid w:val="009F5BB2"/>
    <w:rsid w:val="00A00B69"/>
    <w:rsid w:val="00A014AC"/>
    <w:rsid w:val="00A02183"/>
    <w:rsid w:val="00A0249E"/>
    <w:rsid w:val="00A02555"/>
    <w:rsid w:val="00A02AA2"/>
    <w:rsid w:val="00A03785"/>
    <w:rsid w:val="00A03A43"/>
    <w:rsid w:val="00A046FF"/>
    <w:rsid w:val="00A05D36"/>
    <w:rsid w:val="00A069FB"/>
    <w:rsid w:val="00A112AB"/>
    <w:rsid w:val="00A121DD"/>
    <w:rsid w:val="00A12BCC"/>
    <w:rsid w:val="00A141CD"/>
    <w:rsid w:val="00A142D4"/>
    <w:rsid w:val="00A142DB"/>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FB7"/>
    <w:rsid w:val="00A4528E"/>
    <w:rsid w:val="00A4679C"/>
    <w:rsid w:val="00A46EC2"/>
    <w:rsid w:val="00A47714"/>
    <w:rsid w:val="00A503F9"/>
    <w:rsid w:val="00A508EF"/>
    <w:rsid w:val="00A50BE6"/>
    <w:rsid w:val="00A50E92"/>
    <w:rsid w:val="00A510AC"/>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50F"/>
    <w:rsid w:val="00A66A2D"/>
    <w:rsid w:val="00A67224"/>
    <w:rsid w:val="00A67A2A"/>
    <w:rsid w:val="00A67AB6"/>
    <w:rsid w:val="00A706A6"/>
    <w:rsid w:val="00A709F6"/>
    <w:rsid w:val="00A71352"/>
    <w:rsid w:val="00A71679"/>
    <w:rsid w:val="00A71710"/>
    <w:rsid w:val="00A71DCC"/>
    <w:rsid w:val="00A720E3"/>
    <w:rsid w:val="00A74291"/>
    <w:rsid w:val="00A754AD"/>
    <w:rsid w:val="00A767D2"/>
    <w:rsid w:val="00A76EC5"/>
    <w:rsid w:val="00A77706"/>
    <w:rsid w:val="00A80552"/>
    <w:rsid w:val="00A80667"/>
    <w:rsid w:val="00A82651"/>
    <w:rsid w:val="00A82D3B"/>
    <w:rsid w:val="00A836A9"/>
    <w:rsid w:val="00A838D9"/>
    <w:rsid w:val="00A83A86"/>
    <w:rsid w:val="00A83FD6"/>
    <w:rsid w:val="00A84099"/>
    <w:rsid w:val="00A8593B"/>
    <w:rsid w:val="00A859BE"/>
    <w:rsid w:val="00A8621B"/>
    <w:rsid w:val="00A862EF"/>
    <w:rsid w:val="00A87318"/>
    <w:rsid w:val="00A8746C"/>
    <w:rsid w:val="00A87758"/>
    <w:rsid w:val="00A9005B"/>
    <w:rsid w:val="00A90747"/>
    <w:rsid w:val="00A90751"/>
    <w:rsid w:val="00A90905"/>
    <w:rsid w:val="00A9152F"/>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6F91"/>
    <w:rsid w:val="00AA78E5"/>
    <w:rsid w:val="00AA7CD4"/>
    <w:rsid w:val="00AA7F70"/>
    <w:rsid w:val="00AB0914"/>
    <w:rsid w:val="00AB0C70"/>
    <w:rsid w:val="00AB2ADF"/>
    <w:rsid w:val="00AB31FA"/>
    <w:rsid w:val="00AB4269"/>
    <w:rsid w:val="00AB5106"/>
    <w:rsid w:val="00AB60D2"/>
    <w:rsid w:val="00AB6DCD"/>
    <w:rsid w:val="00AB7B0C"/>
    <w:rsid w:val="00AC0530"/>
    <w:rsid w:val="00AC0C23"/>
    <w:rsid w:val="00AC0D75"/>
    <w:rsid w:val="00AC16FB"/>
    <w:rsid w:val="00AC331A"/>
    <w:rsid w:val="00AC383C"/>
    <w:rsid w:val="00AC39C1"/>
    <w:rsid w:val="00AC43C0"/>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71A"/>
    <w:rsid w:val="00B276BB"/>
    <w:rsid w:val="00B27CD4"/>
    <w:rsid w:val="00B30BF6"/>
    <w:rsid w:val="00B315B3"/>
    <w:rsid w:val="00B3166E"/>
    <w:rsid w:val="00B31931"/>
    <w:rsid w:val="00B32245"/>
    <w:rsid w:val="00B3256D"/>
    <w:rsid w:val="00B33260"/>
    <w:rsid w:val="00B337AE"/>
    <w:rsid w:val="00B341D7"/>
    <w:rsid w:val="00B3491D"/>
    <w:rsid w:val="00B34F2B"/>
    <w:rsid w:val="00B3573E"/>
    <w:rsid w:val="00B35A7B"/>
    <w:rsid w:val="00B35E00"/>
    <w:rsid w:val="00B37145"/>
    <w:rsid w:val="00B37573"/>
    <w:rsid w:val="00B40E6D"/>
    <w:rsid w:val="00B41AF0"/>
    <w:rsid w:val="00B4228C"/>
    <w:rsid w:val="00B42DC1"/>
    <w:rsid w:val="00B43645"/>
    <w:rsid w:val="00B43B5D"/>
    <w:rsid w:val="00B4404B"/>
    <w:rsid w:val="00B45C1C"/>
    <w:rsid w:val="00B47E5B"/>
    <w:rsid w:val="00B50562"/>
    <w:rsid w:val="00B50AB0"/>
    <w:rsid w:val="00B50FB0"/>
    <w:rsid w:val="00B51385"/>
    <w:rsid w:val="00B51C7E"/>
    <w:rsid w:val="00B5209B"/>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A05"/>
    <w:rsid w:val="00B61DE3"/>
    <w:rsid w:val="00B61ECB"/>
    <w:rsid w:val="00B6219A"/>
    <w:rsid w:val="00B62C37"/>
    <w:rsid w:val="00B62E62"/>
    <w:rsid w:val="00B634AD"/>
    <w:rsid w:val="00B63EA8"/>
    <w:rsid w:val="00B65740"/>
    <w:rsid w:val="00B65A70"/>
    <w:rsid w:val="00B65AD1"/>
    <w:rsid w:val="00B65BF2"/>
    <w:rsid w:val="00B65DBD"/>
    <w:rsid w:val="00B67DE9"/>
    <w:rsid w:val="00B71066"/>
    <w:rsid w:val="00B7164C"/>
    <w:rsid w:val="00B71F05"/>
    <w:rsid w:val="00B732C2"/>
    <w:rsid w:val="00B735A3"/>
    <w:rsid w:val="00B735BE"/>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DAF"/>
    <w:rsid w:val="00B85F9A"/>
    <w:rsid w:val="00B87567"/>
    <w:rsid w:val="00B87D46"/>
    <w:rsid w:val="00B900E5"/>
    <w:rsid w:val="00B90335"/>
    <w:rsid w:val="00B9087F"/>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B00C9"/>
    <w:rsid w:val="00BB066F"/>
    <w:rsid w:val="00BB1D6A"/>
    <w:rsid w:val="00BB245C"/>
    <w:rsid w:val="00BB27C7"/>
    <w:rsid w:val="00BB2D40"/>
    <w:rsid w:val="00BB4097"/>
    <w:rsid w:val="00BB4675"/>
    <w:rsid w:val="00BB4AD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64"/>
    <w:rsid w:val="00BE7DD6"/>
    <w:rsid w:val="00BF198A"/>
    <w:rsid w:val="00BF1D97"/>
    <w:rsid w:val="00BF1E9D"/>
    <w:rsid w:val="00BF288B"/>
    <w:rsid w:val="00BF3405"/>
    <w:rsid w:val="00BF3E8F"/>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555F"/>
    <w:rsid w:val="00C0586A"/>
    <w:rsid w:val="00C06939"/>
    <w:rsid w:val="00C069D3"/>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F08"/>
    <w:rsid w:val="00C2292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B58"/>
    <w:rsid w:val="00CB004B"/>
    <w:rsid w:val="00CB0095"/>
    <w:rsid w:val="00CB0D0E"/>
    <w:rsid w:val="00CB13CF"/>
    <w:rsid w:val="00CB238D"/>
    <w:rsid w:val="00CB3E29"/>
    <w:rsid w:val="00CB3F6E"/>
    <w:rsid w:val="00CB4FB1"/>
    <w:rsid w:val="00CB5344"/>
    <w:rsid w:val="00CB5D8A"/>
    <w:rsid w:val="00CB5DC3"/>
    <w:rsid w:val="00CB66A6"/>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2A66"/>
    <w:rsid w:val="00CD40CB"/>
    <w:rsid w:val="00CD495F"/>
    <w:rsid w:val="00CD5C78"/>
    <w:rsid w:val="00CD6828"/>
    <w:rsid w:val="00CD714D"/>
    <w:rsid w:val="00CD73EE"/>
    <w:rsid w:val="00CE052A"/>
    <w:rsid w:val="00CE08FD"/>
    <w:rsid w:val="00CE0D51"/>
    <w:rsid w:val="00CE0EC2"/>
    <w:rsid w:val="00CE119B"/>
    <w:rsid w:val="00CE2093"/>
    <w:rsid w:val="00CE283D"/>
    <w:rsid w:val="00CE30C4"/>
    <w:rsid w:val="00CE3DAD"/>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E20"/>
    <w:rsid w:val="00D00130"/>
    <w:rsid w:val="00D001C3"/>
    <w:rsid w:val="00D00AA3"/>
    <w:rsid w:val="00D01504"/>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91D"/>
    <w:rsid w:val="00D11C82"/>
    <w:rsid w:val="00D12023"/>
    <w:rsid w:val="00D1283E"/>
    <w:rsid w:val="00D12940"/>
    <w:rsid w:val="00D12B4B"/>
    <w:rsid w:val="00D1382B"/>
    <w:rsid w:val="00D140D3"/>
    <w:rsid w:val="00D14595"/>
    <w:rsid w:val="00D146D5"/>
    <w:rsid w:val="00D1472C"/>
    <w:rsid w:val="00D1482C"/>
    <w:rsid w:val="00D1584D"/>
    <w:rsid w:val="00D16413"/>
    <w:rsid w:val="00D16EC2"/>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30A7"/>
    <w:rsid w:val="00D357F2"/>
    <w:rsid w:val="00D36F92"/>
    <w:rsid w:val="00D3770A"/>
    <w:rsid w:val="00D401FF"/>
    <w:rsid w:val="00D4270A"/>
    <w:rsid w:val="00D4456D"/>
    <w:rsid w:val="00D4477F"/>
    <w:rsid w:val="00D45C12"/>
    <w:rsid w:val="00D4626F"/>
    <w:rsid w:val="00D462C3"/>
    <w:rsid w:val="00D47F29"/>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D82"/>
    <w:rsid w:val="00D70F52"/>
    <w:rsid w:val="00D71122"/>
    <w:rsid w:val="00D71BE5"/>
    <w:rsid w:val="00D72097"/>
    <w:rsid w:val="00D72970"/>
    <w:rsid w:val="00D72A12"/>
    <w:rsid w:val="00D739FC"/>
    <w:rsid w:val="00D74246"/>
    <w:rsid w:val="00D74556"/>
    <w:rsid w:val="00D7455D"/>
    <w:rsid w:val="00D752C3"/>
    <w:rsid w:val="00D7574F"/>
    <w:rsid w:val="00D77C96"/>
    <w:rsid w:val="00D80367"/>
    <w:rsid w:val="00D80B9F"/>
    <w:rsid w:val="00D81AE1"/>
    <w:rsid w:val="00D82C41"/>
    <w:rsid w:val="00D8361E"/>
    <w:rsid w:val="00D83CB6"/>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9DC"/>
    <w:rsid w:val="00DB2076"/>
    <w:rsid w:val="00DB2D30"/>
    <w:rsid w:val="00DB31C8"/>
    <w:rsid w:val="00DB325B"/>
    <w:rsid w:val="00DB43B5"/>
    <w:rsid w:val="00DB46C7"/>
    <w:rsid w:val="00DB4EEC"/>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C4D"/>
    <w:rsid w:val="00DD1FEF"/>
    <w:rsid w:val="00DD2317"/>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30BB"/>
    <w:rsid w:val="00E03348"/>
    <w:rsid w:val="00E0486B"/>
    <w:rsid w:val="00E05F73"/>
    <w:rsid w:val="00E06F88"/>
    <w:rsid w:val="00E073DA"/>
    <w:rsid w:val="00E07B58"/>
    <w:rsid w:val="00E102EF"/>
    <w:rsid w:val="00E10C9D"/>
    <w:rsid w:val="00E10DAA"/>
    <w:rsid w:val="00E11752"/>
    <w:rsid w:val="00E117CB"/>
    <w:rsid w:val="00E120C5"/>
    <w:rsid w:val="00E1233E"/>
    <w:rsid w:val="00E129E1"/>
    <w:rsid w:val="00E15FF8"/>
    <w:rsid w:val="00E16143"/>
    <w:rsid w:val="00E169B6"/>
    <w:rsid w:val="00E17DCD"/>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214"/>
    <w:rsid w:val="00E37D73"/>
    <w:rsid w:val="00E37E2C"/>
    <w:rsid w:val="00E37EEF"/>
    <w:rsid w:val="00E408C1"/>
    <w:rsid w:val="00E4118C"/>
    <w:rsid w:val="00E41C9C"/>
    <w:rsid w:val="00E42635"/>
    <w:rsid w:val="00E43A37"/>
    <w:rsid w:val="00E43CE0"/>
    <w:rsid w:val="00E446EB"/>
    <w:rsid w:val="00E4471E"/>
    <w:rsid w:val="00E44AF7"/>
    <w:rsid w:val="00E44DCA"/>
    <w:rsid w:val="00E45662"/>
    <w:rsid w:val="00E45955"/>
    <w:rsid w:val="00E46A48"/>
    <w:rsid w:val="00E46C79"/>
    <w:rsid w:val="00E46DDF"/>
    <w:rsid w:val="00E50A8D"/>
    <w:rsid w:val="00E50C46"/>
    <w:rsid w:val="00E5133C"/>
    <w:rsid w:val="00E5284A"/>
    <w:rsid w:val="00E528F5"/>
    <w:rsid w:val="00E52DC9"/>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797"/>
    <w:rsid w:val="00E83B2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4CCA"/>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1C16"/>
    <w:rsid w:val="00EF1DC0"/>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2A08"/>
    <w:rsid w:val="00F439CA"/>
    <w:rsid w:val="00F44456"/>
    <w:rsid w:val="00F44C36"/>
    <w:rsid w:val="00F452F7"/>
    <w:rsid w:val="00F4532F"/>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BA"/>
    <w:rsid w:val="00F613F9"/>
    <w:rsid w:val="00F61C42"/>
    <w:rsid w:val="00F62078"/>
    <w:rsid w:val="00F62C19"/>
    <w:rsid w:val="00F63376"/>
    <w:rsid w:val="00F640AC"/>
    <w:rsid w:val="00F641F8"/>
    <w:rsid w:val="00F6474A"/>
    <w:rsid w:val="00F64778"/>
    <w:rsid w:val="00F649CB"/>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57DA"/>
    <w:rsid w:val="00F76070"/>
    <w:rsid w:val="00F764CA"/>
    <w:rsid w:val="00F77363"/>
    <w:rsid w:val="00F77845"/>
    <w:rsid w:val="00F77980"/>
    <w:rsid w:val="00F81238"/>
    <w:rsid w:val="00F8149D"/>
    <w:rsid w:val="00F81F3E"/>
    <w:rsid w:val="00F82540"/>
    <w:rsid w:val="00F825C2"/>
    <w:rsid w:val="00F8279F"/>
    <w:rsid w:val="00F833AE"/>
    <w:rsid w:val="00F842F8"/>
    <w:rsid w:val="00F84A7C"/>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83E"/>
    <w:rsid w:val="00FA3DFD"/>
    <w:rsid w:val="00FA5302"/>
    <w:rsid w:val="00FA6894"/>
    <w:rsid w:val="00FA6C70"/>
    <w:rsid w:val="00FA7A42"/>
    <w:rsid w:val="00FB0D4F"/>
    <w:rsid w:val="00FB30DA"/>
    <w:rsid w:val="00FB46DC"/>
    <w:rsid w:val="00FB5BDF"/>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740"/>
    <w:rsid w:val="00FE566E"/>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E4B24"/>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styleId="UnresolvedMention">
    <w:name w:val="Unresolved Mention"/>
    <w:basedOn w:val="DefaultParagraphFont"/>
    <w:uiPriority w:val="99"/>
    <w:semiHidden/>
    <w:unhideWhenUsed/>
    <w:rsid w:val="00350A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6BB35-7543-412E-9CEC-5A954A0C6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5</TotalTime>
  <Pages>40</Pages>
  <Words>19839</Words>
  <Characters>11308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4</cp:revision>
  <dcterms:created xsi:type="dcterms:W3CDTF">2017-07-24T22:53:00Z</dcterms:created>
  <dcterms:modified xsi:type="dcterms:W3CDTF">2017-07-31T14:06:00Z</dcterms:modified>
</cp:coreProperties>
</file>